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C613315" w14:textId="77777777" w:rsidR="00AC550B" w:rsidRDefault="00AC550B" w:rsidP="00AC550B">
      <w:pPr>
        <w:autoSpaceDE w:val="0"/>
        <w:autoSpaceDN w:val="0"/>
        <w:adjustRightInd w:val="0"/>
        <w:spacing w:line="360" w:lineRule="auto"/>
        <w:rPr>
          <w:rFonts w:asciiTheme="majorBidi" w:hAnsiTheme="majorBidi" w:cstheme="majorBidi"/>
          <w:b/>
          <w:bCs/>
        </w:rPr>
      </w:pPr>
    </w:p>
    <w:p w14:paraId="67F196CD" w14:textId="77777777" w:rsidR="00AC550B" w:rsidRDefault="00AC550B" w:rsidP="00AC550B">
      <w:pPr>
        <w:autoSpaceDE w:val="0"/>
        <w:autoSpaceDN w:val="0"/>
        <w:adjustRightInd w:val="0"/>
        <w:spacing w:line="360" w:lineRule="auto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 xml:space="preserve">Supplementary </w:t>
      </w:r>
      <w:r w:rsidRPr="00BF37DE">
        <w:rPr>
          <w:rFonts w:asciiTheme="majorBidi" w:hAnsiTheme="majorBidi" w:cstheme="majorBidi"/>
          <w:b/>
          <w:bCs/>
        </w:rPr>
        <w:t>Table</w:t>
      </w:r>
      <w:r>
        <w:rPr>
          <w:rFonts w:asciiTheme="majorBidi" w:hAnsiTheme="majorBidi" w:cstheme="majorBidi"/>
          <w:b/>
          <w:bCs/>
        </w:rPr>
        <w:t>s</w:t>
      </w:r>
      <w:r w:rsidRPr="00BF37DE">
        <w:rPr>
          <w:rFonts w:asciiTheme="majorBidi" w:hAnsiTheme="majorBidi" w:cstheme="majorBidi"/>
          <w:b/>
          <w:bCs/>
        </w:rPr>
        <w:t xml:space="preserve"> </w:t>
      </w:r>
    </w:p>
    <w:p w14:paraId="3A331F26" w14:textId="77777777" w:rsidR="00AC550B" w:rsidRPr="00BF37DE" w:rsidRDefault="00AC550B" w:rsidP="00E24488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 xml:space="preserve">Supplementary </w:t>
      </w:r>
      <w:r w:rsidRPr="00BF37DE">
        <w:rPr>
          <w:rFonts w:asciiTheme="majorBidi" w:hAnsiTheme="majorBidi" w:cstheme="majorBidi"/>
          <w:b/>
          <w:bCs/>
        </w:rPr>
        <w:t xml:space="preserve">Table </w:t>
      </w:r>
      <w:r>
        <w:rPr>
          <w:rFonts w:asciiTheme="majorBidi" w:hAnsiTheme="majorBidi" w:cstheme="majorBidi"/>
          <w:b/>
          <w:bCs/>
        </w:rPr>
        <w:t>1</w:t>
      </w:r>
      <w:r w:rsidRPr="00BF37DE">
        <w:rPr>
          <w:rFonts w:asciiTheme="majorBidi" w:hAnsiTheme="majorBidi" w:cstheme="majorBidi"/>
          <w:b/>
          <w:bCs/>
        </w:rPr>
        <w:t>. Nucleoside analogues from marine sponge as a lead for the development of antiviral drugs.</w:t>
      </w:r>
    </w:p>
    <w:tbl>
      <w:tblPr>
        <w:tblpPr w:leftFromText="180" w:rightFromText="180" w:vertAnchor="text" w:horzAnchor="margin" w:tblpXSpec="right" w:tblpY="223"/>
        <w:tblW w:w="10456" w:type="dxa"/>
        <w:tblLayout w:type="fixed"/>
        <w:tblLook w:val="04A0" w:firstRow="1" w:lastRow="0" w:firstColumn="1" w:lastColumn="0" w:noHBand="0" w:noVBand="1"/>
      </w:tblPr>
      <w:tblGrid>
        <w:gridCol w:w="2093"/>
        <w:gridCol w:w="1701"/>
        <w:gridCol w:w="1984"/>
        <w:gridCol w:w="1843"/>
        <w:gridCol w:w="2835"/>
      </w:tblGrid>
      <w:tr w:rsidR="00AC550B" w:rsidRPr="00DD44ED" w14:paraId="43AD3EA5" w14:textId="77777777" w:rsidTr="00513452">
        <w:trPr>
          <w:trHeight w:val="202"/>
        </w:trPr>
        <w:tc>
          <w:tcPr>
            <w:tcW w:w="20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3EC520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Nucleotides analogu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1D520A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Marine sponge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E11550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left="34" w:hanging="48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Structural modification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FB6313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left="270" w:right="-108" w:hanging="281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Antiviral</w:t>
            </w:r>
            <w:r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activity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4148E8B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left="227" w:hanging="15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Lead antiviral drug</w:t>
            </w:r>
          </w:p>
        </w:tc>
      </w:tr>
      <w:tr w:rsidR="00AC550B" w:rsidRPr="00DD44ED" w14:paraId="00F9BD99" w14:textId="77777777" w:rsidTr="00513452">
        <w:trPr>
          <w:trHeight w:val="868"/>
        </w:trPr>
        <w:tc>
          <w:tcPr>
            <w:tcW w:w="2093" w:type="dxa"/>
            <w:tcBorders>
              <w:top w:val="single" w:sz="4" w:space="0" w:color="auto"/>
              <w:right w:val="single" w:sz="4" w:space="0" w:color="auto"/>
            </w:tcBorders>
          </w:tcPr>
          <w:p w14:paraId="684909BE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Spongouridine</w:t>
            </w:r>
            <w:proofErr w:type="spellEnd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 and </w:t>
            </w:r>
            <w:proofErr w:type="spellStart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spongothymidine</w:t>
            </w:r>
            <w:proofErr w:type="spellEnd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507BB01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Cryptotethy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sp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249DEE4E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213" w:hanging="227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Sugar part </w:t>
            </w:r>
          </w:p>
          <w:p w14:paraId="59CBF11D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213" w:hanging="227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Arabinose with inverted OH 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7FEDCA03" w14:textId="5A108840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right="-108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Antiviral</w:t>
            </w:r>
            <w:r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activity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Martinez&lt;/Author&gt;&lt;Year&gt;2015&lt;/Year&gt;&lt;RecNum&gt;446&lt;/RecNum&gt;&lt;DisplayText&gt;[1]&lt;/DisplayText&gt;&lt;record&gt;&lt;rec-number&gt;446&lt;/rec-number&gt;&lt;foreign-keys&gt;&lt;key app="EN" db-id="9pdwdvpd7epw53eefz4vpzflt0dt200fsxxx" timestamp="1607155141"&gt;446&lt;/key&gt;&lt;/foreign-keys&gt;&lt;ref-type name="Journal Article"&gt;17&lt;/ref-type&gt;&lt;contributors&gt;&lt;authors&gt;&lt;author&gt;Martinez, JP&lt;/author&gt;&lt;author&gt;Sasse, F&lt;/author&gt;&lt;author&gt;Brönstrup, M&lt;/author&gt;&lt;author&gt;Diez, J&lt;/author&gt;&lt;author&gt;Meyerhans, A&lt;/author&gt;&lt;/authors&gt;&lt;/contributors&gt;&lt;titles&gt;&lt;title&gt;Antiviral drug discovery: broad-spectrum drugs from nature&lt;/title&gt;&lt;secondary-title&gt;Natural product reports&lt;/secondary-title&gt;&lt;/titles&gt;&lt;periodical&gt;&lt;full-title&gt;Natural product reports&lt;/full-title&gt;&lt;/periodical&gt;&lt;pages&gt;29-48&lt;/pages&gt;&lt;volume&gt;32&lt;/volume&gt;&lt;number&gt;1&lt;/number&gt;&lt;dates&gt;&lt;year&gt;2015&lt;/year&gt;&lt;/dates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1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</w:tcBorders>
          </w:tcPr>
          <w:p w14:paraId="606BC52E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6" w:hanging="176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ytarabine Ara-C</w:t>
            </w:r>
            <w:r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(</w:t>
            </w: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spongocytidine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)</w:t>
            </w:r>
          </w:p>
          <w:p w14:paraId="21786BBA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6" w:hanging="176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Vidarabine Ara-A </w:t>
            </w:r>
          </w:p>
          <w:p w14:paraId="23C97545" w14:textId="77777777" w:rsidR="00AC550B" w:rsidRPr="005B61A7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5B61A7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(</w:t>
            </w:r>
            <w:proofErr w:type="spellStart"/>
            <w:r w:rsidRPr="005B61A7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sphongoadenosine</w:t>
            </w:r>
            <w:proofErr w:type="spellEnd"/>
            <w:r w:rsidRPr="005B61A7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)</w:t>
            </w:r>
          </w:p>
          <w:p w14:paraId="02A4A279" w14:textId="69B64549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6" w:hanging="176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Inspired acyclic analogues in the development of (azidothymidine AZT)</w:t>
            </w:r>
            <w:r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drug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Anjum&lt;/Author&gt;&lt;Year&gt;2016&lt;/Year&gt;&lt;RecNum&gt;416&lt;/RecNum&gt;&lt;DisplayText&gt;[2]&lt;/DisplayText&gt;&lt;record&gt;&lt;rec-number&gt;416&lt;/rec-number&gt;&lt;foreign-keys&gt;&lt;key app="EN" db-id="9pdwdvpd7epw53eefz4vpzflt0dt200fsxxx" timestamp="1606595491"&gt;416&lt;/key&gt;&lt;/foreign-keys&gt;&lt;ref-type name="Journal Article"&gt;17&lt;/ref-type&gt;&lt;contributors&gt;&lt;authors&gt;&lt;author&gt;Anjum, Komal&lt;/author&gt;&lt;author&gt;Abbas, Syed Qamar&lt;/author&gt;&lt;author&gt;Shah, Sayed Asmat Ali&lt;/author&gt;&lt;author&gt;Akhter, Najeeb&lt;/author&gt;&lt;author&gt;Batool, Sundas&lt;/author&gt;&lt;author&gt;ul Hassan, Syed Shams&lt;/author&gt;&lt;/authors&gt;&lt;/contributors&gt;&lt;titles&gt;&lt;title&gt;Marine sponges as a drug treasure&lt;/title&gt;&lt;secondary-title&gt;Biomolecules &amp;amp; therapeutics&lt;/secondary-title&gt;&lt;/titles&gt;&lt;periodical&gt;&lt;full-title&gt;Biomolecules &amp;amp; therapeutics&lt;/full-title&gt;&lt;/periodical&gt;&lt;pages&gt;347&lt;/pages&gt;&lt;volume&gt;24&lt;/volume&gt;&lt;number&gt;4&lt;/number&gt;&lt;dates&gt;&lt;year&gt;2016&lt;/year&gt;&lt;/dates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2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</w:tr>
      <w:tr w:rsidR="00AC550B" w:rsidRPr="00DD44ED" w14:paraId="25B8B876" w14:textId="77777777" w:rsidTr="00513452">
        <w:trPr>
          <w:trHeight w:val="257"/>
        </w:trPr>
        <w:tc>
          <w:tcPr>
            <w:tcW w:w="2093" w:type="dxa"/>
            <w:tcBorders>
              <w:right w:val="single" w:sz="4" w:space="0" w:color="auto"/>
            </w:tcBorders>
            <w:shd w:val="clear" w:color="auto" w:fill="F2F2F2" w:themeFill="background1" w:themeFillShade="F2"/>
          </w:tcPr>
          <w:p w14:paraId="07EB4E8F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1-Methylisoguanosine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931825B" w14:textId="6F5C44E9" w:rsidR="00AC550B" w:rsidRPr="00DD44ED" w:rsidRDefault="00AC550B" w:rsidP="00E24488">
            <w:pPr>
              <w:spacing w:after="0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Tedani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digitata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Cook&lt;/Author&gt;&lt;Year&gt;1980&lt;/Year&gt;&lt;RecNum&gt;379&lt;/RecNum&gt;&lt;DisplayText&gt;[3]&lt;/DisplayText&gt;&lt;record&gt;&lt;rec-number&gt;379&lt;/rec-number&gt;&lt;foreign-keys&gt;&lt;key app="EN" db-id="9pdwdvpd7epw53eefz4vpzflt0dt200fsxxx" timestamp="1606489231"&gt;379&lt;/key&gt;&lt;/foreign-keys&gt;&lt;ref-type name="Journal Article"&gt;17&lt;/ref-type&gt;&lt;contributors&gt;&lt;authors&gt;&lt;author&gt;Cook, Alan F&lt;/author&gt;&lt;author&gt;Bartlett, Robert T&lt;/author&gt;&lt;author&gt;Gregson, Richard P&lt;/author&gt;&lt;author&gt;Quinn, Ronald J&lt;/author&gt;&lt;/authors&gt;&lt;/contributors&gt;&lt;titles&gt;&lt;title&gt;1-Methylisoguanosine, a pharmacologically active agent from a marine sponge&lt;/title&gt;&lt;secondary-title&gt;The Journal of Organic Chemistry&lt;/secondary-title&gt;&lt;/titles&gt;&lt;periodical&gt;&lt;full-title&gt;The Journal of Organic Chemistry&lt;/full-title&gt;&lt;/periodical&gt;&lt;pages&gt;4020-4025&lt;/pages&gt;&lt;volume&gt;45&lt;/volume&gt;&lt;number&gt;20&lt;/number&gt;&lt;dates&gt;&lt;year&gt;1980&lt;/year&gt;&lt;/dates&gt;&lt;isbn&gt;0022-3263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3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B62D5E7" w14:textId="77777777" w:rsidR="00AC550B" w:rsidRPr="00DD44ED" w:rsidRDefault="00AC550B" w:rsidP="00E24488">
            <w:pPr>
              <w:tabs>
                <w:tab w:val="left" w:pos="202"/>
              </w:tabs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Methylated nucleobase 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9B4B9BE" w14:textId="73F260BB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right="-108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Antiviral agent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MacCoss&lt;/Author&gt;&lt;Year&gt;1986&lt;/Year&gt;&lt;RecNum&gt;417&lt;/RecNum&gt;&lt;DisplayText&gt;[4]&lt;/DisplayText&gt;&lt;record&gt;&lt;rec-number&gt;417&lt;/rec-number&gt;&lt;foreign-keys&gt;&lt;key app="EN" db-id="9pdwdvpd7epw53eefz4vpzflt0dt200fsxxx" timestamp="1606596808"&gt;417&lt;/key&gt;&lt;/foreign-keys&gt;&lt;ref-type name="Generic"&gt;13&lt;/ref-type&gt;&lt;contributors&gt;&lt;authors&gt;&lt;author&gt;MacCoss, Malcolm&lt;/author&gt;&lt;author&gt;Tolman, Richard L&lt;/author&gt;&lt;author&gt;Strelitz, Robert A&lt;/author&gt;&lt;/authors&gt;&lt;/contributors&gt;&lt;titles&gt;&lt;title&gt;N-alkylguanine acyclonucleosides as antiviral agents&lt;/title&gt;&lt;/titles&gt;&lt;dates&gt;&lt;year&gt;1986&lt;/year&gt;&lt;/dates&gt;&lt;publisher&gt;Google Patents&lt;/publisher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4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754651B0" w14:textId="22484B21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Acyclovir (N-alkylated) acyclic guanosine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Boryski&lt;/Author&gt;&lt;Year&gt;1988&lt;/Year&gt;&lt;RecNum&gt;418&lt;/RecNum&gt;&lt;DisplayText&gt;[5]&lt;/DisplayText&gt;&lt;record&gt;&lt;rec-number&gt;418&lt;/rec-number&gt;&lt;foreign-keys&gt;&lt;key app="EN" db-id="9pdwdvpd7epw53eefz4vpzflt0dt200fsxxx" timestamp="1606597403"&gt;418&lt;/key&gt;&lt;/foreign-keys&gt;&lt;ref-type name="Journal Article"&gt;17&lt;/ref-type&gt;&lt;contributors&gt;&lt;authors&gt;&lt;author&gt;Boryski, Jerzy&lt;/author&gt;&lt;author&gt;Golankiewicz, Bozenna&lt;/author&gt;&lt;author&gt;De Clercq, Erik&lt;/author&gt;&lt;/authors&gt;&lt;/contributors&gt;&lt;titles&gt;&lt;title&gt;Synthesis and antiviral activity of novel N-substituted derivatives of acyclovir&lt;/title&gt;&lt;secondary-title&gt;Journal of medicinal chemistry&lt;/secondary-title&gt;&lt;/titles&gt;&lt;periodical&gt;&lt;full-title&gt;Journal of medicinal chemistry&lt;/full-title&gt;&lt;/periodical&gt;&lt;pages&gt;1351-1355&lt;/pages&gt;&lt;volume&gt;31&lt;/volume&gt;&lt;number&gt;7&lt;/number&gt;&lt;dates&gt;&lt;year&gt;1988&lt;/year&gt;&lt;/dates&gt;&lt;isbn&gt;0022-2623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5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</w:tr>
      <w:tr w:rsidR="00AC550B" w:rsidRPr="00DD44ED" w14:paraId="5B476909" w14:textId="77777777" w:rsidTr="00513452">
        <w:trPr>
          <w:trHeight w:val="383"/>
        </w:trPr>
        <w:tc>
          <w:tcPr>
            <w:tcW w:w="2093" w:type="dxa"/>
            <w:tcBorders>
              <w:right w:val="single" w:sz="4" w:space="0" w:color="auto"/>
            </w:tcBorders>
          </w:tcPr>
          <w:p w14:paraId="3A895385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Kumusine</w:t>
            </w:r>
            <w:proofErr w:type="spellEnd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</w:tcPr>
          <w:p w14:paraId="4155E830" w14:textId="7A9B4EC3" w:rsidR="00AC550B" w:rsidRPr="00DD44ED" w:rsidRDefault="00AC550B" w:rsidP="00E24488">
            <w:pPr>
              <w:spacing w:after="0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Theonell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cupola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ERDOĞAN&lt;/Author&gt;&lt;RecNum&gt;357&lt;/RecNum&gt;&lt;DisplayText&gt;[6]&lt;/DisplayText&gt;&lt;record&gt;&lt;rec-number&gt;357&lt;/rec-number&gt;&lt;foreign-keys&gt;&lt;key app="EN" db-id="9pdwdvpd7epw53eefz4vpzflt0dt200fsxxx" timestamp="1605171803"&gt;357&lt;/key&gt;&lt;/foreign-keys&gt;&lt;ref-type name="Journal Article"&gt;17&lt;/ref-type&gt;&lt;contributors&gt;&lt;authors&gt;&lt;author&gt;ERDOĞAN, İlkay&lt;/author&gt;&lt;author&gt;HIGA, Tatsuo&lt;/author&gt;&lt;/authors&gt;&lt;/contributors&gt;&lt;titles&gt;&lt;title&gt;A CHLOROADENINE RIBOSIDE-TYPE NUCLEOSIDE FROM the MARINE SPONGE THEONELLA CUPOLA: DENİZ SÜNGERİ THEONELLA CUPOLA&amp;apos;DAN KLOROADENİN RİBOZİT TİPİ BİR NÜKLEOZİT&lt;/title&gt;&lt;/titles&gt;&lt;dates&gt;&lt;/dates&gt;&lt;isbn&gt;2564-6524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6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</w:tcPr>
          <w:p w14:paraId="17B94F3C" w14:textId="77777777" w:rsidR="00AC550B" w:rsidRPr="00DD44ED" w:rsidRDefault="00AC550B" w:rsidP="00E24488">
            <w:pPr>
              <w:tabs>
                <w:tab w:val="left" w:pos="202"/>
              </w:tabs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hloro-adenosine analogues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</w:tcPr>
          <w:p w14:paraId="3B216373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right="-108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It showed moderate immunosuppressive activity (1).</w:t>
            </w:r>
          </w:p>
        </w:tc>
        <w:tc>
          <w:tcPr>
            <w:tcW w:w="2835" w:type="dxa"/>
            <w:tcBorders>
              <w:left w:val="single" w:sz="4" w:space="0" w:color="auto"/>
            </w:tcBorders>
          </w:tcPr>
          <w:p w14:paraId="0AF10487" w14:textId="3952D0D0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Halogenated nucleosides are</w:t>
            </w:r>
            <w:r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common synthetic analogues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Kazlauskas&lt;/Author&gt;&lt;Year&gt;1983&lt;/Year&gt;&lt;RecNum&gt;375&lt;/RecNum&gt;&lt;DisplayText&gt;[7]&lt;/DisplayText&gt;&lt;record&gt;&lt;rec-number&gt;375&lt;/rec-number&gt;&lt;foreign-keys&gt;&lt;key app="EN" db-id="9pdwdvpd7epw53eefz4vpzflt0dt200fsxxx" timestamp="1606480140"&gt;375&lt;/key&gt;&lt;/foreign-keys&gt;&lt;ref-type name="Journal Article"&gt;17&lt;/ref-type&gt;&lt;contributors&gt;&lt;authors&gt;&lt;author&gt;Kazlauskas, R&lt;/author&gt;&lt;author&gt;Murphy, PT&lt;/author&gt;&lt;author&gt;Wells, RJBJA&lt;/author&gt;&lt;author&gt;Jamieson, DD&lt;/author&gt;&lt;/authors&gt;&lt;/contributors&gt;&lt;titles&gt;&lt;title&gt;Halogenated pyrrolo [2, 3-d] pyrimidine nucleosides from marine organisms&lt;/title&gt;&lt;secondary-title&gt;Australian Journal of Chemistry&lt;/secondary-title&gt;&lt;/titles&gt;&lt;periodical&gt;&lt;full-title&gt;Australian Journal of Chemistry&lt;/full-title&gt;&lt;/periodical&gt;&lt;pages&gt;165-170&lt;/pages&gt;&lt;volume&gt;36&lt;/volume&gt;&lt;number&gt;1&lt;/number&gt;&lt;dates&gt;&lt;year&gt;1983&lt;/year&gt;&lt;/dates&gt;&lt;isbn&gt;1445-0038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7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</w:tr>
      <w:tr w:rsidR="00AC550B" w:rsidRPr="00DD44ED" w14:paraId="4C92E568" w14:textId="77777777" w:rsidTr="00513452">
        <w:trPr>
          <w:trHeight w:val="708"/>
        </w:trPr>
        <w:tc>
          <w:tcPr>
            <w:tcW w:w="2093" w:type="dxa"/>
            <w:tcBorders>
              <w:right w:val="single" w:sz="4" w:space="0" w:color="auto"/>
            </w:tcBorders>
            <w:shd w:val="clear" w:color="auto" w:fill="F2F2F2" w:themeFill="background1" w:themeFillShade="F2"/>
          </w:tcPr>
          <w:p w14:paraId="5D956EBC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Trachycladine</w:t>
            </w:r>
            <w:proofErr w:type="spellEnd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 A, B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8C614C9" w14:textId="6D68D5CA" w:rsidR="00AC550B" w:rsidRPr="00DD44ED" w:rsidRDefault="00AC550B" w:rsidP="00E24488">
            <w:pPr>
              <w:spacing w:after="0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Trachycladus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laevispirulifer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Searle&lt;/Author&gt;&lt;Year&gt;1995&lt;/Year&gt;&lt;RecNum&gt;389&lt;/RecNum&gt;&lt;DisplayText&gt;[8]&lt;/DisplayText&gt;&lt;record&gt;&lt;rec-number&gt;389&lt;/rec-number&gt;&lt;foreign-keys&gt;&lt;key app="EN" db-id="9pdwdvpd7epw53eefz4vpzflt0dt200fsxxx" timestamp="1606564398"&gt;389&lt;/key&gt;&lt;/foreign-keys&gt;&lt;ref-type name="Journal Article"&gt;17&lt;/ref-type&gt;&lt;contributors&gt;&lt;authors&gt;&lt;author&gt;Searle, Philip A&lt;/author&gt;&lt;author&gt;Molinski, Tadeusz F&lt;/author&gt;&lt;/authors&gt;&lt;/contributors&gt;&lt;titles&gt;&lt;title&gt;Trachycladines A and B: 2&amp;apos;-C-Methyl-5&amp;apos;-deoxyribofuranosyl nucleosides from the marine sponge Trachycladus laevispirulifer&lt;/title&gt;&lt;secondary-title&gt;The Journal of Organic Chemistry&lt;/secondary-title&gt;&lt;/titles&gt;&lt;periodical&gt;&lt;full-title&gt;The Journal of Organic Chemistry&lt;/full-title&gt;&lt;/periodical&gt;&lt;pages&gt;4296-4298&lt;/pages&gt;&lt;volume&gt;60&lt;/volume&gt;&lt;number&gt;13&lt;/number&gt;&lt;dates&gt;&lt;year&gt;1995&lt;/year&gt;&lt;/dates&gt;&lt;isbn&gt;0022-3263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8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21851D6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tabs>
                <w:tab w:val="left" w:pos="34"/>
              </w:tabs>
              <w:autoSpaceDE w:val="0"/>
              <w:autoSpaceDN w:val="0"/>
              <w:adjustRightInd w:val="0"/>
              <w:ind w:left="121" w:hanging="99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Deoxynucleoside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and methylated nucleoside</w:t>
            </w:r>
          </w:p>
          <w:p w14:paraId="2A087162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tabs>
                <w:tab w:val="left" w:pos="34"/>
              </w:tabs>
              <w:autoSpaceDE w:val="0"/>
              <w:autoSpaceDN w:val="0"/>
              <w:adjustRightInd w:val="0"/>
              <w:ind w:left="121" w:hanging="99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Trachycladine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B halogenated derivatives.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0F29325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right="-108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No reported antiviral activity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1503C46A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NA</w:t>
            </w:r>
          </w:p>
        </w:tc>
      </w:tr>
      <w:tr w:rsidR="00AC550B" w:rsidRPr="00DD44ED" w14:paraId="21DC3A63" w14:textId="77777777" w:rsidTr="00513452">
        <w:trPr>
          <w:trHeight w:val="443"/>
        </w:trPr>
        <w:tc>
          <w:tcPr>
            <w:tcW w:w="2093" w:type="dxa"/>
            <w:tcBorders>
              <w:right w:val="single" w:sz="4" w:space="0" w:color="auto"/>
            </w:tcBorders>
          </w:tcPr>
          <w:p w14:paraId="3A77AAE3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Aplysidine</w:t>
            </w:r>
            <w:proofErr w:type="spellEnd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</w:tcPr>
          <w:p w14:paraId="1BE393B8" w14:textId="59104F0E" w:rsidR="00AC550B" w:rsidRPr="00DD44ED" w:rsidRDefault="00AC550B" w:rsidP="00E24488">
            <w:pPr>
              <w:spacing w:after="0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Aplysin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sp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Kondo&lt;/Author&gt;&lt;Year&gt;1992&lt;/Year&gt;&lt;RecNum&gt;392&lt;/RecNum&gt;&lt;DisplayText&gt;[9]&lt;/DisplayText&gt;&lt;record&gt;&lt;rec-number&gt;392&lt;/rec-number&gt;&lt;foreign-keys&gt;&lt;key app="EN" db-id="9pdwdvpd7epw53eefz4vpzflt0dt200fsxxx" timestamp="1606566133"&gt;392&lt;/key&gt;&lt;/foreign-keys&gt;&lt;ref-type name="Journal Article"&gt;17&lt;/ref-type&gt;&lt;contributors&gt;&lt;authors&gt;&lt;author&gt;Kondo, Kazuhiko&lt;/author&gt;&lt;author&gt;Shigemori, Hideyuki&lt;/author&gt;&lt;author&gt;Ishibashi, Masami&lt;/author&gt;&lt;author&gt;Kobayashi, Jun&amp;apos;ichi&lt;/author&gt;&lt;/authors&gt;&lt;/contributors&gt;&lt;titles&gt;&lt;title&gt;Aplysidine, a new nucleoside from the Okinawan marine sponge Aplysina Sp&lt;/title&gt;&lt;secondary-title&gt;Tetrahedron&lt;/secondary-title&gt;&lt;/titles&gt;&lt;periodical&gt;&lt;full-title&gt;Tetrahedron&lt;/full-title&gt;&lt;/periodical&gt;&lt;pages&gt;7145-7148&lt;/pages&gt;&lt;volume&gt;48&lt;/volume&gt;&lt;number&gt;35&lt;/number&gt;&lt;dates&gt;&lt;year&gt;1992&lt;/year&gt;&lt;/dates&gt;&lt;isbn&gt;0040-4020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9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</w:tcPr>
          <w:p w14:paraId="04A6B7BD" w14:textId="77777777" w:rsidR="00AC550B" w:rsidRPr="00DD44ED" w:rsidRDefault="00AC550B" w:rsidP="00E24488">
            <w:pPr>
              <w:tabs>
                <w:tab w:val="left" w:pos="202"/>
              </w:tabs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Theophylline (1,3-dimethyl-xanthine) analogue 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</w:tcPr>
          <w:p w14:paraId="0AE3827D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right="-108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No reported biological activity </w:t>
            </w:r>
          </w:p>
        </w:tc>
        <w:tc>
          <w:tcPr>
            <w:tcW w:w="2835" w:type="dxa"/>
            <w:tcBorders>
              <w:left w:val="single" w:sz="4" w:space="0" w:color="auto"/>
            </w:tcBorders>
          </w:tcPr>
          <w:p w14:paraId="5511AB0F" w14:textId="62FC51EF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Inspired the synthesis of theophylline antiviral agents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Sarma&lt;/Author&gt;&lt;Year&gt;2020&lt;/Year&gt;&lt;RecNum&gt;459&lt;/RecNum&gt;&lt;DisplayText&gt;[10; 11]&lt;/DisplayText&gt;&lt;record&gt;&lt;rec-number&gt;459&lt;/rec-number&gt;&lt;foreign-keys&gt;&lt;key app="EN" db-id="9pdwdvpd7epw53eefz4vpzflt0dt200fsxxx" timestamp="1607243236"&gt;459&lt;/key&gt;&lt;/foreign-keys&gt;&lt;ref-type name="Journal Article"&gt;17&lt;/ref-type&gt;&lt;contributors&gt;&lt;authors&gt;&lt;author&gt;Sarma, Phulen&lt;/author&gt;&lt;author&gt;Shekhar, Nishant&lt;/author&gt;&lt;author&gt;Prajapat, Manisha&lt;/author&gt;&lt;author&gt;Avti, Pramod&lt;/author&gt;&lt;author&gt;Kaur, Hardeep&lt;/author&gt;&lt;author&gt;Kumar, Subodh&lt;/author&gt;&lt;author&gt;Singh, Sanjay&lt;/author&gt;&lt;author&gt;Kumar, Harish&lt;/author&gt;&lt;author&gt;Prakash, Ajay&lt;/author&gt;&lt;author&gt;Dhibar, Deba Prasad&lt;/author&gt;&lt;/authors&gt;&lt;/contributors&gt;&lt;titles&gt;&lt;title&gt;In-silico homology assisted identification of inhibitor of RNA binding against 2019-nCoV N-protein (N terminal domain)&lt;/title&gt;&lt;secondary-title&gt;Journal of Biomolecular Structure and Dynamics&lt;/secondary-title&gt;&lt;/titles&gt;&lt;periodical&gt;&lt;full-title&gt;Journal of Biomolecular Structure and Dynamics&lt;/full-title&gt;&lt;/periodical&gt;&lt;pages&gt;1-9&lt;/pages&gt;&lt;dates&gt;&lt;year&gt;2020&lt;/year&gt;&lt;/dates&gt;&lt;isbn&gt;0739-1102&lt;/isbn&gt;&lt;urls&gt;&lt;/urls&gt;&lt;/record&gt;&lt;/Cite&gt;&lt;Cite&gt;&lt;Author&gt;Akgön&lt;/Author&gt;&lt;Year&gt;1996&lt;/Year&gt;&lt;RecNum&gt;460&lt;/RecNum&gt;&lt;record&gt;&lt;rec-number&gt;460&lt;/rec-number&gt;&lt;foreign-keys&gt;&lt;key app="EN" db-id="9pdwdvpd7epw53eefz4vpzflt0dt200fsxxx" timestamp="1607243282"&gt;460&lt;/key&gt;&lt;/foreign-keys&gt;&lt;ref-type name="Journal Article"&gt;17&lt;/ref-type&gt;&lt;contributors&gt;&lt;authors&gt;&lt;author&gt;Akgön, H&lt;/author&gt;&lt;author&gt;Balkan, A&lt;/author&gt;&lt;author&gt;Ustaçelebi, S&lt;/author&gt;&lt;/authors&gt;&lt;/contributors&gt;&lt;titles&gt;&lt;title&gt;New theophylline derivatives as potential antiviral agents&lt;/title&gt;&lt;secondary-title&gt;European Journal of Pharmaceutical Sciences&lt;/secondary-title&gt;&lt;/titles&gt;&lt;periodical&gt;&lt;full-title&gt;European Journal of Pharmaceutical Sciences&lt;/full-title&gt;&lt;/periodical&gt;&lt;pages&gt;S110&lt;/pages&gt;&lt;number&gt;4&lt;/number&gt;&lt;dates&gt;&lt;year&gt;1996&lt;/year&gt;&lt;/dates&gt;&lt;isbn&gt;0928-0987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10; 11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</w:tr>
      <w:tr w:rsidR="00AC550B" w:rsidRPr="00DD44ED" w14:paraId="098787C3" w14:textId="77777777" w:rsidTr="00513452">
        <w:trPr>
          <w:trHeight w:val="256"/>
        </w:trPr>
        <w:tc>
          <w:tcPr>
            <w:tcW w:w="2093" w:type="dxa"/>
            <w:tcBorders>
              <w:right w:val="single" w:sz="4" w:space="0" w:color="auto"/>
            </w:tcBorders>
            <w:shd w:val="clear" w:color="auto" w:fill="F2F2F2" w:themeFill="background1" w:themeFillShade="F2"/>
          </w:tcPr>
          <w:p w14:paraId="18B8BCF0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Doridosine</w:t>
            </w:r>
            <w:proofErr w:type="spellEnd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234F5EB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ind w:left="0" w:hanging="135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Tedani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digitata</w:t>
            </w:r>
          </w:p>
          <w:p w14:paraId="44CAEAB9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ind w:left="0" w:hanging="135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Anisodoris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nobilis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79B9772" w14:textId="77777777" w:rsidR="00AC550B" w:rsidRPr="00DD44ED" w:rsidRDefault="00AC550B" w:rsidP="00E24488">
            <w:pPr>
              <w:tabs>
                <w:tab w:val="left" w:pos="202"/>
              </w:tabs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Methylated </w:t>
            </w: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isoguanine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70DD1E5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right="-108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Anti-inflammatory activity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183A2419" w14:textId="37D4E9F2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Synthetic alkylated </w:t>
            </w: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isoguanine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derivatives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Stachelska-Wierzchowska&lt;/Author&gt;&lt;Year&gt;2019&lt;/Year&gt;&lt;RecNum&gt;461&lt;/RecNum&gt;&lt;DisplayText&gt;[12]&lt;/DisplayText&gt;&lt;record&gt;&lt;rec-number&gt;461&lt;/rec-number&gt;&lt;foreign-keys&gt;&lt;key app="EN" db-id="9pdwdvpd7epw53eefz4vpzflt0dt200fsxxx" timestamp="1607243528"&gt;461&lt;/key&gt;&lt;/foreign-keys&gt;&lt;ref-type name="Journal Article"&gt;17&lt;/ref-type&gt;&lt;contributors&gt;&lt;authors&gt;&lt;author&gt;Stachelska-Wierzchowska, Alicja&lt;/author&gt;&lt;author&gt;Wierzchowski, Jacek&lt;/author&gt;&lt;author&gt;Górka, Michał&lt;/author&gt;&lt;author&gt;Bzowska, Agnieszka&lt;/author&gt;&lt;author&gt;Wielgus-Kutrowska, Beata&lt;/author&gt;&lt;/authors&gt;&lt;/contributors&gt;&lt;titles&gt;&lt;title&gt;Tri-Cyclic Nucleobase Analogs and Their Ribosides as Substrates of Purine-Nucleoside Phosphorylases. II Guanine and Isoguanine Derivatives&lt;/title&gt;&lt;secondary-title&gt;Molecules&lt;/secondary-title&gt;&lt;/titles&gt;&lt;periodical&gt;&lt;full-title&gt;Molecules&lt;/full-title&gt;&lt;/periodical&gt;&lt;pages&gt;1493&lt;/pages&gt;&lt;volume&gt;24&lt;/volume&gt;&lt;number&gt;8&lt;/number&gt;&lt;dates&gt;&lt;year&gt;2019&lt;/year&gt;&lt;/dates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12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</w:tr>
      <w:tr w:rsidR="00AC550B" w:rsidRPr="00DD44ED" w14:paraId="540F26E8" w14:textId="77777777" w:rsidTr="00513452">
        <w:trPr>
          <w:trHeight w:val="1178"/>
        </w:trPr>
        <w:tc>
          <w:tcPr>
            <w:tcW w:w="2093" w:type="dxa"/>
            <w:tcBorders>
              <w:right w:val="single" w:sz="4" w:space="0" w:color="auto"/>
            </w:tcBorders>
          </w:tcPr>
          <w:p w14:paraId="2F6FEB8E" w14:textId="5F3FE482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P10 </w:t>
            </w: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Davison&lt;/Author&gt;&lt;Year&gt;2017&lt;/Year&gt;&lt;RecNum&gt;420&lt;/RecNum&gt;&lt;DisplayText&gt;[13]&lt;/DisplayText&gt;&lt;record&gt;&lt;rec-number&gt;420&lt;/rec-number&gt;&lt;foreign-keys&gt;&lt;key app="EN" db-id="9pdwdvpd7epw53eefz4vpzflt0dt200fsxxx" timestamp="1606626299"&gt;420&lt;/key&gt;&lt;/foreign-keys&gt;&lt;ref-type name="Journal Article"&gt;17&lt;/ref-type&gt;&lt;contributors&gt;&lt;authors&gt;&lt;author&gt;Davison, Jack R&lt;/author&gt;&lt;author&gt;Lohith, Katheryn M&lt;/author&gt;&lt;author&gt;Wang, Xiaoning&lt;/author&gt;&lt;author&gt;Bobyk, Kostyantyn&lt;/author&gt;&lt;author&gt;Mandadapu, Sivakoteswara R&lt;/author&gt;&lt;author&gt;Lee, Su-Lin&lt;/author&gt;&lt;author&gt;Cencic, Regina&lt;/author&gt;&lt;author&gt;Nelson, Justin&lt;/author&gt;&lt;author&gt;Simpkins, Scott&lt;/author&gt;&lt;author&gt;Frank, Karen M&lt;/author&gt;&lt;/authors&gt;&lt;/contributors&gt;&lt;titles&gt;&lt;title&gt;A new natural product analog of blasticidin S reveals cellular uptake facilitated by the NorA multidrug transporter&lt;/title&gt;&lt;secondary-title&gt;Antimicrobial agents and chemotherapy&lt;/secondary-title&gt;&lt;/titles&gt;&lt;periodical&gt;&lt;full-title&gt;Antimicrobial agents and chemotherapy&lt;/full-title&gt;&lt;/periodical&gt;&lt;volume&gt;61&lt;/volume&gt;&lt;number&gt;6&lt;/number&gt;&lt;dates&gt;&lt;year&gt;2017&lt;/year&gt;&lt;/dates&gt;&lt;isbn&gt;0066-4804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b/>
                <w:bCs/>
                <w:noProof/>
                <w:color w:val="000000" w:themeColor="text1"/>
                <w:sz w:val="20"/>
                <w:szCs w:val="20"/>
              </w:rPr>
              <w:t>[13]</w:t>
            </w: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</w:tcPr>
          <w:p w14:paraId="73AC6466" w14:textId="0DD3DD61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Theonell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swinhoei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De Clercq&lt;/Author&gt;&lt;Year&gt;1984&lt;/Year&gt;&lt;RecNum&gt;419&lt;/RecNum&gt;&lt;DisplayText&gt;[14]&lt;/DisplayText&gt;&lt;record&gt;&lt;rec-number&gt;419&lt;/rec-number&gt;&lt;foreign-keys&gt;&lt;key app="EN" db-id="9pdwdvpd7epw53eefz4vpzflt0dt200fsxxx" timestamp="1606598264"&gt;419&lt;/key&gt;&lt;/foreign-keys&gt;&lt;ref-type name="Journal Article"&gt;17&lt;/ref-type&gt;&lt;contributors&gt;&lt;authors&gt;&lt;author&gt;De Clercq, Erik&lt;/author&gt;&lt;author&gt;Bergstrom, Donald E&lt;/author&gt;&lt;author&gt;John, Antonin Holy&lt;/author&gt;&lt;author&gt;Montgomery, A&lt;/author&gt;&lt;/authors&gt;&lt;/contributors&gt;&lt;titles&gt;&lt;title&gt;Broad-spectrum antiviral activity of adenosine analogues&lt;/title&gt;&lt;secondary-title&gt;Antiviral research&lt;/secondary-title&gt;&lt;/titles&gt;&lt;periodical&gt;&lt;full-title&gt;Antiviral research&lt;/full-title&gt;&lt;/periodical&gt;&lt;pages&gt;119-133&lt;/pages&gt;&lt;volume&gt;4&lt;/volume&gt;&lt;number&gt;3&lt;/number&gt;&lt;dates&gt;&lt;year&gt;1984&lt;/year&gt;&lt;/dates&gt;&lt;isbn&gt;0166-3542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14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</w:tcPr>
          <w:p w14:paraId="379497A3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5" w:hanging="227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Peptidyl nucleosides analogues</w:t>
            </w:r>
          </w:p>
          <w:p w14:paraId="5A8A2859" w14:textId="77777777" w:rsidR="00AC550B" w:rsidRPr="00643F69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5" w:hanging="227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Amide analogues of </w:t>
            </w: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blasticidin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S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</w:tcPr>
          <w:p w14:paraId="013AB9E6" w14:textId="3DF2B00C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270" w:right="-108" w:hanging="281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Antiviral activity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Li&lt;/Author&gt;&lt;Year&gt;2004&lt;/Year&gt;&lt;RecNum&gt;422&lt;/RecNum&gt;&lt;DisplayText&gt;[15]&lt;/DisplayText&gt;&lt;record&gt;&lt;rec-number&gt;422&lt;/rec-number&gt;&lt;foreign-keys&gt;&lt;key app="EN" db-id="9pdwdvpd7epw53eefz4vpzflt0dt200fsxxx" timestamp="1606626448"&gt;422&lt;/key&gt;&lt;/foreign-keys&gt;&lt;ref-type name="Journal Article"&gt;17&lt;/ref-type&gt;&lt;contributors&gt;&lt;authors&gt;&lt;author&gt;Li, Geqiang&lt;/author&gt;&lt;author&gt;Xiang, Ying&lt;/author&gt;&lt;author&gt;Sabapathy, Kanaga&lt;/author&gt;&lt;author&gt;Silverman, Robert H&lt;/author&gt;&lt;/authors&gt;&lt;/contributors&gt;&lt;titles&gt;&lt;title&gt;An apoptotic signaling pathway in the interferon antiviral response mediated by RNase L and c-Jun NH2-terminal kinase&lt;/title&gt;&lt;secondary-title&gt;Journal of Biological Chemistry&lt;/secondary-title&gt;&lt;/titles&gt;&lt;periodical&gt;&lt;full-title&gt;Journal of Biological Chemistry&lt;/full-title&gt;&lt;/periodical&gt;&lt;pages&gt;1123-1131&lt;/pages&gt;&lt;volume&gt;279&lt;/volume&gt;&lt;number&gt;2&lt;/number&gt;&lt;dates&gt;&lt;year&gt;2004&lt;/year&gt;&lt;/dates&gt;&lt;isbn&gt;0021-9258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15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2835" w:type="dxa"/>
            <w:tcBorders>
              <w:left w:val="single" w:sz="4" w:space="0" w:color="auto"/>
            </w:tcBorders>
          </w:tcPr>
          <w:p w14:paraId="44FA5EAF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Conjugated structures </w:t>
            </w:r>
          </w:p>
        </w:tc>
      </w:tr>
      <w:tr w:rsidR="00AC550B" w:rsidRPr="00DD44ED" w14:paraId="4EF75A3F" w14:textId="77777777" w:rsidTr="00513452">
        <w:trPr>
          <w:trHeight w:val="578"/>
        </w:trPr>
        <w:tc>
          <w:tcPr>
            <w:tcW w:w="2093" w:type="dxa"/>
            <w:tcBorders>
              <w:right w:val="single" w:sz="4" w:space="0" w:color="auto"/>
            </w:tcBorders>
            <w:shd w:val="clear" w:color="auto" w:fill="F2F2F2" w:themeFill="background1" w:themeFillShade="F2"/>
          </w:tcPr>
          <w:p w14:paraId="64547496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3-Methyl-2'-deoxycytidine, and 3-Methyl-2'-deoxyuridine </w:t>
            </w:r>
          </w:p>
          <w:p w14:paraId="17098453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32611DB" w14:textId="5EBF15A1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Geodi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baretti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Lidgren&lt;/Author&gt;&lt;Year&gt;1988&lt;/Year&gt;&lt;RecNum&gt;394&lt;/RecNum&gt;&lt;DisplayText&gt;[16]&lt;/DisplayText&gt;&lt;record&gt;&lt;rec-number&gt;394&lt;/rec-number&gt;&lt;foreign-keys&gt;&lt;key app="EN" db-id="9pdwdvpd7epw53eefz4vpzflt0dt200fsxxx" timestamp="1606568575"&gt;394&lt;/key&gt;&lt;/foreign-keys&gt;&lt;ref-type name="Journal Article"&gt;17&lt;/ref-type&gt;&lt;contributors&gt;&lt;authors&gt;&lt;author&gt;Lidgren, Göran&lt;/author&gt;&lt;author&gt;Bohlin, Lars&lt;/author&gt;&lt;author&gt;Christophersen, Carsten&lt;/author&gt;&lt;/authors&gt;&lt;/contributors&gt;&lt;titles&gt;&lt;title&gt;Studies of Swedish marine organisms, part X. biologically active compounds from the marine sponge Geodia Baretti&lt;/title&gt;&lt;secondary-title&gt;Journal of Natural Products&lt;/secondary-title&gt;&lt;/titles&gt;&lt;periodical&gt;&lt;full-title&gt;Journal of Natural Products&lt;/full-title&gt;&lt;/periodical&gt;&lt;pages&gt;1277-1280&lt;/pages&gt;&lt;volume&gt;51&lt;/volume&gt;&lt;number&gt;6&lt;/number&gt;&lt;dates&gt;&lt;year&gt;1988&lt;/year&gt;&lt;/dates&gt;&lt;isbn&gt;0163-3864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16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</w:p>
          <w:p w14:paraId="4687F71E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9201DB3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213" w:hanging="227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Methylated nucleobase </w:t>
            </w:r>
          </w:p>
          <w:p w14:paraId="10205A23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213" w:hanging="227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Deoxy sugar 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42E98BA" w14:textId="6474DF66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270" w:right="-108" w:hanging="281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Antiviral activity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Bhakuni&lt;/Author&gt;&lt;Year&gt;2006&lt;/Year&gt;&lt;RecNum&gt;449&lt;/RecNum&gt;&lt;DisplayText&gt;[17]&lt;/DisplayText&gt;&lt;record&gt;&lt;rec-number&gt;449&lt;/rec-number&gt;&lt;foreign-keys&gt;&lt;key app="EN" db-id="9pdwdvpd7epw53eefz4vpzflt0dt200fsxxx" timestamp="1607159543"&gt;449&lt;/key&gt;&lt;/foreign-keys&gt;&lt;ref-type name="Book"&gt;6&lt;/ref-type&gt;&lt;contributors&gt;&lt;authors&gt;&lt;author&gt;Bhakuni, Dewan S&lt;/author&gt;&lt;author&gt;Rawat, Diwan S&lt;/author&gt;&lt;/authors&gt;&lt;/contributors&gt;&lt;titles&gt;&lt;title&gt;Bioactive marine natural products&lt;/title&gt;&lt;/titles&gt;&lt;dates&gt;&lt;year&gt;2006&lt;/year&gt;&lt;/dates&gt;&lt;publisher&gt;Springer Science &amp;amp; Business Media&lt;/publisher&gt;&lt;isbn&gt;1402034849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17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  <w:p w14:paraId="4AA5F142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270" w:right="-108" w:hanging="281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No detailed report on its biological activity.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5B255B13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6" w:hanging="15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Inspired methylated sugar with antiviral activity.</w:t>
            </w:r>
          </w:p>
          <w:p w14:paraId="4323C989" w14:textId="72DB4AAB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6" w:hanging="15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2`-c-methyl cytidine with antiviral activity against COVID-19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Jena&lt;/Author&gt;&lt;Year&gt;2020&lt;/Year&gt;&lt;RecNum&gt;402&lt;/RecNum&gt;&lt;DisplayText&gt;[18]&lt;/DisplayText&gt;&lt;record&gt;&lt;rec-number&gt;402&lt;/rec-number&gt;&lt;foreign-keys&gt;&lt;key app="EN" db-id="9pdwdvpd7epw53eefz4vpzflt0dt200fsxxx" timestamp="1606591048"&gt;402&lt;/key&gt;&lt;/foreign-keys&gt;&lt;ref-type name="Journal Article"&gt;17&lt;/ref-type&gt;&lt;contributors&gt;&lt;authors&gt;&lt;author&gt;Jena, Nihar&lt;/author&gt;&lt;/authors&gt;&lt;/contributors&gt;&lt;titles&gt;&lt;title&gt;Identification of Potent Drugs and Antiviral Agents for the Treatment of the SARS-CoV-2 Infection&lt;/title&gt;&lt;/titles&gt;&lt;dates&gt;&lt;year&gt;2020&lt;/year&gt;&lt;/dates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18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</w:tr>
      <w:tr w:rsidR="00AC550B" w:rsidRPr="00DD44ED" w14:paraId="2C9B3F13" w14:textId="77777777" w:rsidTr="00513452">
        <w:trPr>
          <w:trHeight w:val="963"/>
        </w:trPr>
        <w:tc>
          <w:tcPr>
            <w:tcW w:w="2093" w:type="dxa"/>
            <w:tcBorders>
              <w:right w:val="single" w:sz="4" w:space="0" w:color="auto"/>
            </w:tcBorders>
          </w:tcPr>
          <w:p w14:paraId="024DF5B0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Tubercidin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</w:tcPr>
          <w:p w14:paraId="03D70967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Caulospongi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biflabellata</w:t>
            </w:r>
            <w:proofErr w:type="spellEnd"/>
          </w:p>
          <w:p w14:paraId="6B906B31" w14:textId="6E593419" w:rsidR="00AC550B" w:rsidRPr="00DD44ED" w:rsidRDefault="00AC550B" w:rsidP="00E24488">
            <w:pPr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Biabani&lt;/Author&gt;&lt;Year&gt;2002&lt;/Year&gt;&lt;RecNum&gt;360&lt;/RecNum&gt;&lt;DisplayText&gt;[19; 20]&lt;/DisplayText&gt;&lt;record&gt;&lt;rec-number&gt;360&lt;/rec-number&gt;&lt;foreign-keys&gt;&lt;key app="EN" db-id="9pdwdvpd7epw53eefz4vpzflt0dt200fsxxx" timestamp="1605369592"&gt;360&lt;/key&gt;&lt;/foreign-keys&gt;&lt;ref-type name="Journal Article"&gt;17&lt;/ref-type&gt;&lt;contributors&gt;&lt;authors&gt;&lt;author&gt;Biabani, Misbah F&lt;/author&gt;&lt;author&gt;Gunasekera, Sarath P&lt;/author&gt;&lt;author&gt;Longley, Ross E&lt;/author&gt;&lt;author&gt;Wright, Amy E&lt;/author&gt;&lt;author&gt;Pomponi, Shirley A&lt;/author&gt;&lt;/authors&gt;&lt;/contributors&gt;&lt;titles&gt;&lt;title&gt;Tubercidin, a cytotoxic agent from the marine sponge Caulospongia biflabellata&lt;/title&gt;&lt;secondary-title&gt;Pharmaceutical biology&lt;/secondary-title&gt;&lt;/titles&gt;&lt;periodical&gt;&lt;full-title&gt;Pharmaceutical biology&lt;/full-title&gt;&lt;/periodical&gt;&lt;pages&gt;302-303&lt;/pages&gt;&lt;volume&gt;40&lt;/volume&gt;&lt;number&gt;4&lt;/number&gt;&lt;dates&gt;&lt;year&gt;2002&lt;/year&gt;&lt;/dates&gt;&lt;isbn&gt;1388-0209&lt;/isbn&gt;&lt;urls&gt;&lt;/urls&gt;&lt;/record&gt;&lt;/Cite&gt;&lt;Cite&gt;&lt;Author&gt;Turk&lt;/Author&gt;&lt;Year&gt;1987&lt;/Year&gt;&lt;RecNum&gt;361&lt;/RecNum&gt;&lt;record&gt;&lt;rec-number&gt;361&lt;/rec-number&gt;&lt;foreign-keys&gt;&lt;key app="EN" db-id="9pdwdvpd7epw53eefz4vpzflt0dt200fsxxx" timestamp="1605369776"&gt;361&lt;/key&gt;&lt;/foreign-keys&gt;&lt;ref-type name="Journal Article"&gt;17&lt;/ref-type&gt;&lt;contributors&gt;&lt;authors&gt;&lt;author&gt;Turk, Steven R&lt;/author&gt;&lt;author&gt;Cook, P Dan&lt;/author&gt;&lt;author&gt;Reinke, C Michael&lt;/author&gt;&lt;author&gt;Drach, John C&lt;/author&gt;&lt;/authors&gt;&lt;/contributors&gt;&lt;titles&gt;&lt;title&gt;Inhibition of herpes simplex virus DNA replication by ara-tubercidin&lt;/title&gt;&lt;secondary-title&gt;Antiviral research&lt;/secondary-title&gt;&lt;/titles&gt;&lt;periodical&gt;&lt;full-title&gt;Antiviral research&lt;/full-title&gt;&lt;/periodical&gt;&lt;pages&gt;97-102&lt;/pages&gt;&lt;volume&gt;8&lt;/volume&gt;&lt;number&gt;2&lt;/number&gt;&lt;dates&gt;&lt;year&gt;1987&lt;/year&gt;&lt;/dates&gt;&lt;isbn&gt;0166-3542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19; 20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</w:tcPr>
          <w:p w14:paraId="1E6D1F2B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213" w:hanging="227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7-Deaza-adenosine </w:t>
            </w:r>
          </w:p>
          <w:p w14:paraId="5B518039" w14:textId="21626E8A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210" w:hanging="21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C-5 substituted tubercidin analogues showed  significant reduced toxicity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Bergstrom&lt;/Author&gt;&lt;Year&gt;1984&lt;/Year&gt;&lt;RecNum&gt;448&lt;/RecNum&gt;&lt;DisplayText&gt;[21]&lt;/DisplayText&gt;&lt;record&gt;&lt;rec-number&gt;448&lt;/rec-number&gt;&lt;foreign-keys&gt;&lt;key app="EN" db-id="9pdwdvpd7epw53eefz4vpzflt0dt200fsxxx" timestamp="1607159326"&gt;448&lt;/key&gt;&lt;/foreign-keys&gt;&lt;ref-type name="Journal Article"&gt;17&lt;/ref-type&gt;&lt;contributors&gt;&lt;authors&gt;&lt;author&gt;Bergstrom, Donald E&lt;/author&gt;&lt;author&gt;Brattesani, Alan J&lt;/author&gt;&lt;author&gt;Ogawa, Mark K&lt;/author&gt;&lt;author&gt;Reddy, P Anantha&lt;/author&gt;&lt;author&gt;Schweickert, Michael J&lt;/author&gt;&lt;author&gt;Balzarini, Jan&lt;/author&gt;&lt;author&gt;De Clercq, Erik&lt;/author&gt;&lt;/authors&gt;&lt;/contributors&gt;&lt;titles&gt;&lt;title&gt;Antiviral activity of C-5 substituted tubercidin analogs&lt;/title&gt;&lt;secondary-title&gt;Journal of medicinal chemistry&lt;/secondary-title&gt;&lt;/titles&gt;&lt;periodical&gt;&lt;full-title&gt;Journal of medicinal chemistry&lt;/full-title&gt;&lt;/periodical&gt;&lt;pages&gt;285-292&lt;/pages&gt;&lt;volume&gt;27&lt;/volume&gt;&lt;number&gt;3&lt;/number&gt;&lt;dates&gt;&lt;year&gt;1984&lt;/year&gt;&lt;/dates&gt;&lt;isbn&gt;0022-2623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21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. 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</w:tcPr>
          <w:p w14:paraId="60B0EF1C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270" w:right="-108" w:hanging="281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Broad spectra antiviral activity against RNA virus </w:t>
            </w:r>
          </w:p>
        </w:tc>
        <w:tc>
          <w:tcPr>
            <w:tcW w:w="2835" w:type="dxa"/>
            <w:tcBorders>
              <w:left w:val="single" w:sz="4" w:space="0" w:color="auto"/>
            </w:tcBorders>
          </w:tcPr>
          <w:p w14:paraId="7ED1EE4B" w14:textId="07A70038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6" w:hanging="15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MK-608 antiviral drug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Wilder-Smith&lt;/Author&gt;&lt;Year&gt;2018&lt;/Year&gt;&lt;RecNum&gt;447&lt;/RecNum&gt;&lt;DisplayText&gt;[22]&lt;/DisplayText&gt;&lt;record&gt;&lt;rec-number&gt;447&lt;/rec-number&gt;&lt;foreign-keys&gt;&lt;key app="EN" db-id="9pdwdvpd7epw53eefz4vpzflt0dt200fsxxx" timestamp="1607156014"&gt;447&lt;/key&gt;&lt;/foreign-keys&gt;&lt;ref-type name="Journal Article"&gt;17&lt;/ref-type&gt;&lt;contributors&gt;&lt;authors&gt;&lt;author&gt;Wilder-Smith, Annelies&lt;/author&gt;&lt;author&gt;Vannice, Kirsten&lt;/author&gt;&lt;author&gt;Durbin, Anna&lt;/author&gt;&lt;author&gt;Hombach, Joachim&lt;/author&gt;&lt;author&gt;Thomas, Stephen J&lt;/author&gt;&lt;author&gt;Thevarjan, Irani&lt;/author&gt;&lt;author&gt;Simmons, Cameron P&lt;/author&gt;&lt;/authors&gt;&lt;/contributors&gt;&lt;titles&gt;&lt;title&gt;Zika vaccines and therapeutics: landscape analysis and challenges ahead&lt;/title&gt;&lt;secondary-title&gt;BMC medicine&lt;/secondary-title&gt;&lt;/titles&gt;&lt;periodical&gt;&lt;full-title&gt;BMC medicine&lt;/full-title&gt;&lt;/periodical&gt;&lt;pages&gt;84&lt;/pages&gt;&lt;volume&gt;16&lt;/volume&gt;&lt;number&gt;1&lt;/number&gt;&lt;dates&gt;&lt;year&gt;2018&lt;/year&gt;&lt;/dates&gt;&lt;isbn&gt;1741-7015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22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  <w:p w14:paraId="56AFAD61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6" w:hanging="15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Deaza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-adenosine analogues and methylated sugar. </w:t>
            </w:r>
          </w:p>
        </w:tc>
      </w:tr>
      <w:tr w:rsidR="00AC550B" w:rsidRPr="00DD44ED" w14:paraId="09710C54" w14:textId="77777777" w:rsidTr="00513452">
        <w:trPr>
          <w:trHeight w:val="1221"/>
        </w:trPr>
        <w:tc>
          <w:tcPr>
            <w:tcW w:w="2093" w:type="dxa"/>
            <w:tcBorders>
              <w:right w:val="single" w:sz="4" w:space="0" w:color="auto"/>
            </w:tcBorders>
            <w:shd w:val="clear" w:color="auto" w:fill="F2F2F2" w:themeFill="background1" w:themeFillShade="F2"/>
          </w:tcPr>
          <w:p w14:paraId="5ACF97C3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lastRenderedPageBreak/>
              <w:t>(5-Iodo-5'-deoxytubercidin) and 4-amino-5-bromopyrrolo[2,3-</w:t>
            </w:r>
            <w:proofErr w:type="gramStart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d]pyrimidine</w:t>
            </w:r>
            <w:proofErr w:type="gramEnd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8FE0834" w14:textId="05061F9F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Hypne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valendiae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Kazlauskas&lt;/Author&gt;&lt;Year&gt;1983&lt;/Year&gt;&lt;RecNum&gt;378&lt;/RecNum&gt;&lt;DisplayText&gt;[7]&lt;/DisplayText&gt;&lt;record&gt;&lt;rec-number&gt;378&lt;/rec-number&gt;&lt;foreign-keys&gt;&lt;key app="EN" db-id="9pdwdvpd7epw53eefz4vpzflt0dt200fsxxx" timestamp="1606489048"&gt;378&lt;/key&gt;&lt;/foreign-keys&gt;&lt;ref-type name="Journal Article"&gt;17&lt;/ref-type&gt;&lt;contributors&gt;&lt;authors&gt;&lt;author&gt;Kazlauskas, R&lt;/author&gt;&lt;author&gt;Murphy, PT&lt;/author&gt;&lt;author&gt;Wells, RJBJA&lt;/author&gt;&lt;author&gt;Jamieson, DD&lt;/author&gt;&lt;/authors&gt;&lt;/contributors&gt;&lt;titles&gt;&lt;title&gt;Halogenated pyrrolo [2, 3-d] pyrimidine nucleosides from marine organisms&lt;/title&gt;&lt;secondary-title&gt;Australian Journal of Chemistry&lt;/secondary-title&gt;&lt;/titles&gt;&lt;periodical&gt;&lt;full-title&gt;Australian Journal of Chemistry&lt;/full-title&gt;&lt;/periodical&gt;&lt;pages&gt;165-170&lt;/pages&gt;&lt;volume&gt;36&lt;/volume&gt;&lt;number&gt;1&lt;/number&gt;&lt;dates&gt;&lt;year&gt;1983&lt;/year&gt;&lt;/dates&gt;&lt;isbn&gt;1445-0038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7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48D9019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Halogenated tubercidin derivatives 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5DE0DC8" w14:textId="2FECFB18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right="-108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Antiviral activity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Nassiri&lt;/Author&gt;&lt;Year&gt;1991&lt;/Year&gt;&lt;RecNum&gt;464&lt;/RecNum&gt;&lt;DisplayText&gt;[23]&lt;/DisplayText&gt;&lt;record&gt;&lt;rec-number&gt;464&lt;/rec-number&gt;&lt;foreign-keys&gt;&lt;key app="EN" db-id="9pdwdvpd7epw53eefz4vpzflt0dt200fsxxx" timestamp="1607246738"&gt;464&lt;/key&gt;&lt;/foreign-keys&gt;&lt;ref-type name="Journal Article"&gt;17&lt;/ref-type&gt;&lt;contributors&gt;&lt;authors&gt;&lt;author&gt;Nassiri, M Reza&lt;/author&gt;&lt;author&gt;Turk, Steven R&lt;/author&gt;&lt;author&gt;Birch, Gary M&lt;/author&gt;&lt;author&gt;Coleman, Lisa A&lt;/author&gt;&lt;author&gt;Hudson, Jerry L&lt;/author&gt;&lt;author&gt;Pudlo, Jeffrey S&lt;/author&gt;&lt;author&gt;Townsend, Leroy B&lt;/author&gt;&lt;author&gt;Drach, John C&lt;/author&gt;&lt;/authors&gt;&lt;/contributors&gt;&lt;titles&gt;&lt;title&gt;Activity of acyclic halogenated tubercidin analogs against human cytomegalovirus and in uninfected cells&lt;/title&gt;&lt;secondary-title&gt;Antiviral research&lt;/secondary-title&gt;&lt;/titles&gt;&lt;periodical&gt;&lt;full-title&gt;Antiviral research&lt;/full-title&gt;&lt;/periodical&gt;&lt;pages&gt;135-150&lt;/pages&gt;&lt;volume&gt;16&lt;/volume&gt;&lt;number&gt;2&lt;/number&gt;&lt;dates&gt;&lt;year&gt;1991&lt;/year&gt;&lt;/dates&gt;&lt;isbn&gt;0166-3542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23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62C3B7DA" w14:textId="61723598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Privileged scaffold in the design of antiviral nucleosides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Perlíková&lt;/Author&gt;&lt;Year&gt;2017&lt;/Year&gt;&lt;RecNum&gt;463&lt;/RecNum&gt;&lt;DisplayText&gt;[23; 24]&lt;/DisplayText&gt;&lt;record&gt;&lt;rec-number&gt;463&lt;/rec-number&gt;&lt;foreign-keys&gt;&lt;key app="EN" db-id="9pdwdvpd7epw53eefz4vpzflt0dt200fsxxx" timestamp="1607246663"&gt;463&lt;/key&gt;&lt;/foreign-keys&gt;&lt;ref-type name="Journal Article"&gt;17&lt;/ref-type&gt;&lt;contributors&gt;&lt;authors&gt;&lt;author&gt;Perlíková, Pavla&lt;/author&gt;&lt;author&gt;Hocek, Michal&lt;/author&gt;&lt;/authors&gt;&lt;/contributors&gt;&lt;titles&gt;&lt;title&gt;Pyrrolo [2, 3‐d] pyrimidine (7‐deazapurine) as a privileged scaffold in design of antitumor and antiviral nucleosides&lt;/title&gt;&lt;secondary-title&gt;Medicinal Research Reviews&lt;/secondary-title&gt;&lt;/titles&gt;&lt;periodical&gt;&lt;full-title&gt;Medicinal Research Reviews&lt;/full-title&gt;&lt;/periodical&gt;&lt;pages&gt;1429-1460&lt;/pages&gt;&lt;volume&gt;37&lt;/volume&gt;&lt;number&gt;6&lt;/number&gt;&lt;dates&gt;&lt;year&gt;2017&lt;/year&gt;&lt;/dates&gt;&lt;isbn&gt;0198-6325&lt;/isbn&gt;&lt;urls&gt;&lt;/urls&gt;&lt;/record&gt;&lt;/Cite&gt;&lt;Cite&gt;&lt;Author&gt;Nassiri&lt;/Author&gt;&lt;Year&gt;1991&lt;/Year&gt;&lt;RecNum&gt;464&lt;/RecNum&gt;&lt;record&gt;&lt;rec-number&gt;464&lt;/rec-number&gt;&lt;foreign-keys&gt;&lt;key app="EN" db-id="9pdwdvpd7epw53eefz4vpzflt0dt200fsxxx" timestamp="1607246738"&gt;464&lt;/key&gt;&lt;/foreign-keys&gt;&lt;ref-type name="Journal Article"&gt;17&lt;/ref-type&gt;&lt;contributors&gt;&lt;authors&gt;&lt;author&gt;Nassiri, M Reza&lt;/author&gt;&lt;author&gt;Turk, Steven R&lt;/author&gt;&lt;author&gt;Birch, Gary M&lt;/author&gt;&lt;author&gt;Coleman, Lisa A&lt;/author&gt;&lt;author&gt;Hudson, Jerry L&lt;/author&gt;&lt;author&gt;Pudlo, Jeffrey S&lt;/author&gt;&lt;author&gt;Townsend, Leroy B&lt;/author&gt;&lt;author&gt;Drach, John C&lt;/author&gt;&lt;/authors&gt;&lt;/contributors&gt;&lt;titles&gt;&lt;title&gt;Activity of acyclic halogenated tubercidin analogs against human cytomegalovirus and in uninfected cells&lt;/title&gt;&lt;secondary-title&gt;Antiviral research&lt;/secondary-title&gt;&lt;/titles&gt;&lt;periodical&gt;&lt;full-title&gt;Antiviral research&lt;/full-title&gt;&lt;/periodical&gt;&lt;pages&gt;135-150&lt;/pages&gt;&lt;volume&gt;16&lt;/volume&gt;&lt;number&gt;2&lt;/number&gt;&lt;dates&gt;&lt;year&gt;1991&lt;/year&gt;&lt;/dates&gt;&lt;isbn&gt;0166-3542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23; 24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</w:tr>
      <w:tr w:rsidR="00AC550B" w:rsidRPr="00DD44ED" w14:paraId="71DB7274" w14:textId="77777777" w:rsidTr="00513452">
        <w:trPr>
          <w:trHeight w:val="386"/>
        </w:trPr>
        <w:tc>
          <w:tcPr>
            <w:tcW w:w="2093" w:type="dxa"/>
            <w:tcBorders>
              <w:right w:val="single" w:sz="4" w:space="0" w:color="auto"/>
            </w:tcBorders>
          </w:tcPr>
          <w:p w14:paraId="50F295BB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2′,3′-Didehydro-2′,3′dideoxyuridine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</w:tcPr>
          <w:p w14:paraId="05670F03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Aplysin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sp.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</w:tcPr>
          <w:p w14:paraId="5DB7A507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Unsaturated deoxy sugar part 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</w:tcPr>
          <w:p w14:paraId="6942ED8F" w14:textId="615A29AA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right="-108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Antiviral activity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Huang&lt;/Author&gt;&lt;Year&gt;2014&lt;/Year&gt;&lt;RecNum&gt;462&lt;/RecNum&gt;&lt;DisplayText&gt;[25]&lt;/DisplayText&gt;&lt;record&gt;&lt;rec-number&gt;462&lt;/rec-number&gt;&lt;foreign-keys&gt;&lt;key app="EN" db-id="9pdwdvpd7epw53eefz4vpzflt0dt200fsxxx" timestamp="1607245150"&gt;462&lt;/key&gt;&lt;/foreign-keys&gt;&lt;ref-type name="Journal Article"&gt;17&lt;/ref-type&gt;&lt;contributors&gt;&lt;authors&gt;&lt;author&gt;Huang, Ri-Ming&lt;/author&gt;&lt;author&gt;Chen, Yin-Ning&lt;/author&gt;&lt;author&gt;Zeng, Ziyu&lt;/author&gt;&lt;author&gt;Gao, Cheng-Hai&lt;/author&gt;&lt;author&gt;Su, Xiangdong&lt;/author&gt;&lt;author&gt;Peng, Yan&lt;/author&gt;&lt;/authors&gt;&lt;/contributors&gt;&lt;titles&gt;&lt;title&gt;Marine nucleosides: Structure, bioactivity, synthesis and biosynthesis&lt;/title&gt;&lt;secondary-title&gt;Marine drugs&lt;/secondary-title&gt;&lt;/titles&gt;&lt;periodical&gt;&lt;full-title&gt;Marine drugs&lt;/full-title&gt;&lt;/periodical&gt;&lt;pages&gt;5817-5838&lt;/pages&gt;&lt;volume&gt;12&lt;/volume&gt;&lt;number&gt;12&lt;/number&gt;&lt;dates&gt;&lt;year&gt;2014&lt;/year&gt;&lt;/dates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25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2835" w:type="dxa"/>
            <w:tcBorders>
              <w:left w:val="single" w:sz="4" w:space="0" w:color="auto"/>
            </w:tcBorders>
          </w:tcPr>
          <w:p w14:paraId="47A075FE" w14:textId="089D6322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Unsaturated antiviral drugs stavudine, </w:t>
            </w: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elvucitabine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and abacavir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Komiotis&lt;/Author&gt;&lt;Year&gt;2008&lt;/Year&gt;&lt;RecNum&gt;465&lt;/RecNum&gt;&lt;DisplayText&gt;[26]&lt;/DisplayText&gt;&lt;record&gt;&lt;rec-number&gt;465&lt;/rec-number&gt;&lt;foreign-keys&gt;&lt;key app="EN" db-id="9pdwdvpd7epw53eefz4vpzflt0dt200fsxxx" timestamp="1607247194"&gt;465&lt;/key&gt;&lt;/foreign-keys&gt;&lt;ref-type name="Journal Article"&gt;17&lt;/ref-type&gt;&lt;contributors&gt;&lt;authors&gt;&lt;author&gt;Komiotis, Dimitri&lt;/author&gt;&lt;author&gt;Manta, Stella&lt;/author&gt;&lt;author&gt;Tsoukala, Evangelia&lt;/author&gt;&lt;author&gt;Tzioumaki, Niki&lt;/author&gt;&lt;/authors&gt;&lt;/contributors&gt;&lt;titles&gt;&lt;title&gt;Antiviral unsaturated nucleosides&lt;/title&gt;&lt;secondary-title&gt;Anti-Infective Agents in Medicinal Chemistry (Formerly Current Medicinal Chemistry-Anti-Infective Agents)&lt;/secondary-title&gt;&lt;/titles&gt;&lt;periodical&gt;&lt;full-title&gt;Anti-Infective Agents in Medicinal Chemistry (Formerly Current Medicinal Chemistry-Anti-Infective Agents)&lt;/full-title&gt;&lt;/periodical&gt;&lt;pages&gt;219-244&lt;/pages&gt;&lt;volume&gt;7&lt;/volume&gt;&lt;number&gt;4&lt;/number&gt;&lt;dates&gt;&lt;year&gt;2008&lt;/year&gt;&lt;/dates&gt;&lt;isbn&gt;1871-5214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26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</w:tr>
      <w:tr w:rsidR="00AC550B" w:rsidRPr="00DD44ED" w14:paraId="4C504096" w14:textId="77777777" w:rsidTr="00513452">
        <w:trPr>
          <w:trHeight w:val="1276"/>
        </w:trPr>
        <w:tc>
          <w:tcPr>
            <w:tcW w:w="2093" w:type="dxa"/>
            <w:tcBorders>
              <w:right w:val="single" w:sz="4" w:space="0" w:color="auto"/>
            </w:tcBorders>
            <w:shd w:val="clear" w:color="auto" w:fill="F2F2F2" w:themeFill="background1" w:themeFillShade="F2"/>
          </w:tcPr>
          <w:p w14:paraId="0AC2BC89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8-Oxoisoguanine-nucleotides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BC798ED" w14:textId="33F3DC4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Clathri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strepsitox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Firsova&lt;/Author&gt;&lt;Year&gt;2017&lt;/Year&gt;&lt;RecNum&gt;427&lt;/RecNum&gt;&lt;DisplayText&gt;[27]&lt;/DisplayText&gt;&lt;record&gt;&lt;rec-number&gt;427&lt;/rec-number&gt;&lt;foreign-keys&gt;&lt;key app="EN" db-id="9pdwdvpd7epw53eefz4vpzflt0dt200fsxxx" timestamp="1606633029"&gt;427&lt;/key&gt;&lt;/foreign-keys&gt;&lt;ref-type name="Journal Article"&gt;17&lt;/ref-type&gt;&lt;contributors&gt;&lt;authors&gt;&lt;author&gt;Firsova, Daria&lt;/author&gt;&lt;author&gt;Calabro, Kevin&lt;/author&gt;&lt;author&gt;Lasserre, Perrine&lt;/author&gt;&lt;author&gt;Reyes, Fernando&lt;/author&gt;&lt;author&gt;Thomas, Olivier P&lt;/author&gt;&lt;/authors&gt;&lt;/contributors&gt;&lt;titles&gt;&lt;title&gt;Isoguanosine derivatives from the Northeastern Atlantic sponge Clathria (Microciona) strepsitoxa&lt;/title&gt;&lt;secondary-title&gt;Tetrahedron Letters&lt;/secondary-title&gt;&lt;/titles&gt;&lt;periodical&gt;&lt;full-title&gt;Tetrahedron letters&lt;/full-title&gt;&lt;/periodical&gt;&lt;pages&gt;4652-4654&lt;/pages&gt;&lt;volume&gt;58&lt;/volume&gt;&lt;number&gt;49&lt;/number&gt;&lt;dates&gt;&lt;year&gt;2017&lt;/year&gt;&lt;/dates&gt;&lt;isbn&gt;0040-4039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27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342AF09" w14:textId="6F63EFCC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5" w:hanging="189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Modified base with 8-oxa and 1-methyl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El-Demerdash&lt;/Author&gt;&lt;Year&gt;2018&lt;/Year&gt;&lt;RecNum&gt;424&lt;/RecNum&gt;&lt;DisplayText&gt;[28]&lt;/DisplayText&gt;&lt;record&gt;&lt;rec-number&gt;424&lt;/rec-number&gt;&lt;foreign-keys&gt;&lt;key app="EN" db-id="9pdwdvpd7epw53eefz4vpzflt0dt200fsxxx" timestamp="1606632591"&gt;424&lt;/key&gt;&lt;/foreign-keys&gt;&lt;ref-type name="Journal Article"&gt;17&lt;/ref-type&gt;&lt;contributors&gt;&lt;authors&gt;&lt;author&gt;El-Demerdash, Amr&lt;/author&gt;&lt;author&gt;Tammam, Mohamed A&lt;/author&gt;&lt;author&gt;Atanasov, Atanas G&lt;/author&gt;&lt;author&gt;Hooper, John NA&lt;/author&gt;&lt;author&gt;Al-Mourabit, Ali&lt;/author&gt;&lt;author&gt;Kijjoa, Anake&lt;/author&gt;&lt;/authors&gt;&lt;/contributors&gt;&lt;titles&gt;&lt;title&gt;Chemistry and biological activities of the marine sponges of the genera Mycale (Arenochalina), Biemna and Clathria&lt;/title&gt;&lt;secondary-title&gt;Marine drugs&lt;/secondary-title&gt;&lt;/titles&gt;&lt;periodical&gt;&lt;full-title&gt;Marine drugs&lt;/full-title&gt;&lt;/periodical&gt;&lt;pages&gt;214&lt;/pages&gt;&lt;volume&gt;16&lt;/volume&gt;&lt;number&gt;6&lt;/number&gt;&lt;dates&gt;&lt;year&gt;2018&lt;/year&gt;&lt;/dates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28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  <w:p w14:paraId="1041DEB0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5" w:hanging="189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Acetylated sugar 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A08C76D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right="-108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Not screened for its antiviral activity.</w:t>
            </w:r>
          </w:p>
          <w:p w14:paraId="4DD770FF" w14:textId="77777777" w:rsidR="00AC550B" w:rsidRPr="00DD44ED" w:rsidRDefault="00AC550B" w:rsidP="00E24488">
            <w:pPr>
              <w:pStyle w:val="ListParagraph"/>
              <w:autoSpaceDE w:val="0"/>
              <w:autoSpaceDN w:val="0"/>
              <w:adjustRightInd w:val="0"/>
              <w:ind w:left="264" w:right="-108" w:hanging="27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2835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5D16BCA7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NA</w:t>
            </w:r>
          </w:p>
        </w:tc>
      </w:tr>
      <w:tr w:rsidR="00AC550B" w:rsidRPr="00DD44ED" w14:paraId="01A8F98A" w14:textId="77777777" w:rsidTr="00513452">
        <w:trPr>
          <w:trHeight w:val="1491"/>
        </w:trPr>
        <w:tc>
          <w:tcPr>
            <w:tcW w:w="2093" w:type="dxa"/>
            <w:tcBorders>
              <w:right w:val="single" w:sz="4" w:space="0" w:color="auto"/>
            </w:tcBorders>
          </w:tcPr>
          <w:p w14:paraId="3DCAA63D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Mycalisines</w:t>
            </w:r>
            <w:proofErr w:type="spellEnd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 A and B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</w:tcPr>
          <w:p w14:paraId="225853A5" w14:textId="642F1E0B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Mycale sp.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Kato&lt;/Author&gt;&lt;Year&gt;1985&lt;/Year&gt;&lt;RecNum&gt;425&lt;/RecNum&gt;&lt;DisplayText&gt;[29]&lt;/DisplayText&gt;&lt;record&gt;&lt;rec-number&gt;425&lt;/rec-number&gt;&lt;foreign-keys&gt;&lt;key app="EN" db-id="9pdwdvpd7epw53eefz4vpzflt0dt200fsxxx" timestamp="1606632942"&gt;425&lt;/key&gt;&lt;/foreign-keys&gt;&lt;ref-type name="Journal Article"&gt;17&lt;/ref-type&gt;&lt;contributors&gt;&lt;authors&gt;&lt;author&gt;Kato, Y&lt;/author&gt;&lt;author&gt;Fusetani, N&lt;/author&gt;&lt;author&gt;Matsunaga, S&lt;/author&gt;&lt;author&gt;Hashimoto, K&lt;/author&gt;&lt;/authors&gt;&lt;/contributors&gt;&lt;titles&gt;&lt;title&gt;Bioactive marine metabolites IX. Mycalisines A and B, novel nucleosides which inhibit cell division of fertilized starfish eggs, from the marine sponge mycale sp&lt;/title&gt;&lt;secondary-title&gt;Tetrahedron letters&lt;/secondary-title&gt;&lt;/titles&gt;&lt;periodical&gt;&lt;full-title&gt;Tetrahedron letters&lt;/full-title&gt;&lt;/periodical&gt;&lt;pages&gt;3483-3486&lt;/pages&gt;&lt;volume&gt;26&lt;/volume&gt;&lt;number&gt;29&lt;/number&gt;&lt;dates&gt;&lt;year&gt;1985&lt;/year&gt;&lt;/dates&gt;&lt;isbn&gt;0040-4039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29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</w:tcPr>
          <w:p w14:paraId="318DA07B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21" w:hanging="135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Modified adenine and guanine base with cyano-moiety </w:t>
            </w:r>
          </w:p>
          <w:p w14:paraId="215269B9" w14:textId="194DC72A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21" w:hanging="135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Modified sugar with exocyclic double bond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El-Demerdash&lt;/Author&gt;&lt;Year&gt;2018&lt;/Year&gt;&lt;RecNum&gt;424&lt;/RecNum&gt;&lt;DisplayText&gt;[28]&lt;/DisplayText&gt;&lt;record&gt;&lt;rec-number&gt;424&lt;/rec-number&gt;&lt;foreign-keys&gt;&lt;key app="EN" db-id="9pdwdvpd7epw53eefz4vpzflt0dt200fsxxx" timestamp="1606632591"&gt;424&lt;/key&gt;&lt;/foreign-keys&gt;&lt;ref-type name="Journal Article"&gt;17&lt;/ref-type&gt;&lt;contributors&gt;&lt;authors&gt;&lt;author&gt;El-Demerdash, Amr&lt;/author&gt;&lt;author&gt;Tammam, Mohamed A&lt;/author&gt;&lt;author&gt;Atanasov, Atanas G&lt;/author&gt;&lt;author&gt;Hooper, John NA&lt;/author&gt;&lt;author&gt;Al-Mourabit, Ali&lt;/author&gt;&lt;author&gt;Kijjoa, Anake&lt;/author&gt;&lt;/authors&gt;&lt;/contributors&gt;&lt;titles&gt;&lt;title&gt;Chemistry and biological activities of the marine sponges of the genera Mycale (Arenochalina), Biemna and Clathria&lt;/title&gt;&lt;secondary-title&gt;Marine drugs&lt;/secondary-title&gt;&lt;/titles&gt;&lt;periodical&gt;&lt;full-title&gt;Marine drugs&lt;/full-title&gt;&lt;/periodical&gt;&lt;pages&gt;214&lt;/pages&gt;&lt;volume&gt;16&lt;/volume&gt;&lt;number&gt;6&lt;/number&gt;&lt;dates&gt;&lt;year&gt;2018&lt;/year&gt;&lt;/dates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28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</w:tcPr>
          <w:p w14:paraId="71AEAC48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right="-108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Scaffold for the design of antiviral drugs. </w:t>
            </w:r>
          </w:p>
        </w:tc>
        <w:tc>
          <w:tcPr>
            <w:tcW w:w="2835" w:type="dxa"/>
            <w:tcBorders>
              <w:left w:val="single" w:sz="4" w:space="0" w:color="auto"/>
            </w:tcBorders>
          </w:tcPr>
          <w:p w14:paraId="55142A56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Remedisivir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</w:t>
            </w:r>
          </w:p>
        </w:tc>
      </w:tr>
      <w:tr w:rsidR="00AC550B" w:rsidRPr="00DD44ED" w14:paraId="4EA03025" w14:textId="77777777" w:rsidTr="00513452">
        <w:trPr>
          <w:trHeight w:val="459"/>
        </w:trPr>
        <w:tc>
          <w:tcPr>
            <w:tcW w:w="2093" w:type="dxa"/>
            <w:tcBorders>
              <w:right w:val="single" w:sz="4" w:space="0" w:color="auto"/>
            </w:tcBorders>
            <w:shd w:val="clear" w:color="auto" w:fill="F2F2F2" w:themeFill="background1" w:themeFillShade="F2"/>
          </w:tcPr>
          <w:p w14:paraId="4A79E3DF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N3,5-Cycloxanthosine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127B974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Eryus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sp</w:t>
            </w:r>
            <w:proofErr w:type="spellEnd"/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C027B79" w14:textId="41B59991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First natural occurrence cyclo-nucleoside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Capon&lt;/Author&gt;&lt;Year&gt;2005&lt;/Year&gt;&lt;RecNum&gt;439&lt;/RecNum&gt;&lt;DisplayText&gt;[30]&lt;/DisplayText&gt;&lt;record&gt;&lt;rec-number&gt;439&lt;/rec-number&gt;&lt;foreign-keys&gt;&lt;key app="EN" db-id="9pdwdvpd7epw53eefz4vpzflt0dt200fsxxx" timestamp="1607106498"&gt;439&lt;/key&gt;&lt;/foreign-keys&gt;&lt;ref-type name="Journal Article"&gt;17&lt;/ref-type&gt;&lt;contributors&gt;&lt;authors&gt;&lt;author&gt;Capon, Robert J&lt;/author&gt;&lt;author&gt;Trotter, Nicholas S&lt;/author&gt;&lt;/authors&gt;&lt;/contributors&gt;&lt;titles&gt;&lt;title&gt;N 3, 5 ‘-Cycloxanthosine, the First Natural Occurrence of a Cyclonucleoside&lt;/title&gt;&lt;secondary-title&gt;Journal of natural products&lt;/secondary-title&gt;&lt;/titles&gt;&lt;periodical&gt;&lt;full-title&gt;Journal of Natural Products&lt;/full-title&gt;&lt;/periodical&gt;&lt;pages&gt;1689-1691&lt;/pages&gt;&lt;volume&gt;68&lt;/volume&gt;&lt;number&gt;11&lt;/number&gt;&lt;dates&gt;&lt;year&gt;2005&lt;/year&gt;&lt;/dates&gt;&lt;isbn&gt;0163-3864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30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  <w:p w14:paraId="76478CBF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1EF79A4" w14:textId="5CDE180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right="-108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Reported antiviral properties against different human viruses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Capon&lt;/Author&gt;&lt;Year&gt;2005&lt;/Year&gt;&lt;RecNum&gt;451&lt;/RecNum&gt;&lt;DisplayText&gt;[30]&lt;/DisplayText&gt;&lt;record&gt;&lt;rec-number&gt;451&lt;/rec-number&gt;&lt;foreign-keys&gt;&lt;key app="EN" db-id="9pdwdvpd7epw53eefz4vpzflt0dt200fsxxx" timestamp="1607161214"&gt;451&lt;/key&gt;&lt;/foreign-keys&gt;&lt;ref-type name="Journal Article"&gt;17&lt;/ref-type&gt;&lt;contributors&gt;&lt;authors&gt;&lt;author&gt;Capon, Robert J&lt;/author&gt;&lt;author&gt;Trotter, Nicholas S&lt;/author&gt;&lt;/authors&gt;&lt;/contributors&gt;&lt;titles&gt;&lt;title&gt;N 3, 5 ‘-Cycloxanthosine, the First Natural Occurrence of a Cyclonucleoside&lt;/title&gt;&lt;secondary-title&gt;Journal of natural products&lt;/secondary-title&gt;&lt;/titles&gt;&lt;periodical&gt;&lt;full-title&gt;Journal of Natural Products&lt;/full-title&gt;&lt;/periodical&gt;&lt;pages&gt;1689-1691&lt;/pages&gt;&lt;volume&gt;68&lt;/volume&gt;&lt;number&gt;11&lt;/number&gt;&lt;dates&gt;&lt;year&gt;2005&lt;/year&gt;&lt;/dates&gt;&lt;isbn&gt;0163-3864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30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4B1A64F7" w14:textId="4BA355C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yclonucleosides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(2,5¢-</w:t>
            </w:r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O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-</w:t>
            </w: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yclocytidine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) patented antiviral agent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Mieczkowski&lt;/Author&gt;&lt;Year&gt;2010&lt;/Year&gt;&lt;RecNum&gt;450&lt;/RecNum&gt;&lt;DisplayText&gt;[31]&lt;/DisplayText&gt;&lt;record&gt;&lt;rec-number&gt;450&lt;/rec-number&gt;&lt;foreign-keys&gt;&lt;key app="EN" db-id="9pdwdvpd7epw53eefz4vpzflt0dt200fsxxx" timestamp="1607161118"&gt;450&lt;/key&gt;&lt;/foreign-keys&gt;&lt;ref-type name="Journal Article"&gt;17&lt;/ref-type&gt;&lt;contributors&gt;&lt;authors&gt;&lt;author&gt;Mieczkowski, Adam&lt;/author&gt;&lt;author&gt;Roy, Vincent&lt;/author&gt;&lt;author&gt;Agrofoglio, Luigi A&lt;/author&gt;&lt;/authors&gt;&lt;/contributors&gt;&lt;titles&gt;&lt;title&gt;Preparation of cyclonucleosides&lt;/title&gt;&lt;secondary-title&gt;Chemical reviews&lt;/secondary-title&gt;&lt;/titles&gt;&lt;periodical&gt;&lt;full-title&gt;Chemical reviews&lt;/full-title&gt;&lt;/periodical&gt;&lt;pages&gt;1828-1856&lt;/pages&gt;&lt;volume&gt;110&lt;/volume&gt;&lt;number&gt;4&lt;/number&gt;&lt;dates&gt;&lt;year&gt;2010&lt;/year&gt;&lt;/dates&gt;&lt;isbn&gt;0009-2665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31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</w:tr>
      <w:tr w:rsidR="00AC550B" w:rsidRPr="00DD44ED" w14:paraId="6CF026CF" w14:textId="77777777" w:rsidTr="00513452">
        <w:trPr>
          <w:trHeight w:val="784"/>
        </w:trPr>
        <w:tc>
          <w:tcPr>
            <w:tcW w:w="2093" w:type="dxa"/>
            <w:tcBorders>
              <w:right w:val="single" w:sz="4" w:space="0" w:color="auto"/>
            </w:tcBorders>
          </w:tcPr>
          <w:p w14:paraId="7263E22A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Avinosol</w:t>
            </w:r>
            <w:proofErr w:type="spellEnd"/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</w:tcPr>
          <w:p w14:paraId="7CE86695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Dyside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sp</w:t>
            </w:r>
            <w:proofErr w:type="spellEnd"/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</w:tcPr>
          <w:p w14:paraId="7AB44FBF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A meroterpenoid-nucleoside conjugate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</w:tcPr>
          <w:p w14:paraId="726448B2" w14:textId="73779EEE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right="-108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Anti-invasion activity 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Diaz-Marrero&lt;/Author&gt;&lt;Year&gt;2006&lt;/Year&gt;&lt;RecNum&gt;438&lt;/RecNum&gt;&lt;DisplayText&gt;[32]&lt;/DisplayText&gt;&lt;record&gt;&lt;rec-number&gt;438&lt;/rec-number&gt;&lt;foreign-keys&gt;&lt;key app="EN" db-id="9pdwdvpd7epw53eefz4vpzflt0dt200fsxxx" timestamp="1607105245"&gt;438&lt;/key&gt;&lt;/foreign-keys&gt;&lt;ref-type name="Journal Article"&gt;17&lt;/ref-type&gt;&lt;contributors&gt;&lt;authors&gt;&lt;author&gt;Diaz-Marrero, Ana R&lt;/author&gt;&lt;author&gt;Austin, Pamela&lt;/author&gt;&lt;author&gt;Van Soest, Rob&lt;/author&gt;&lt;author&gt;Matainaho, Teatulohi&lt;/author&gt;&lt;author&gt;Roskelley, Calvin D&lt;/author&gt;&lt;author&gt;Roberge, Michel&lt;/author&gt;&lt;author&gt;Andersen, Raymond J&lt;/author&gt;&lt;/authors&gt;&lt;/contributors&gt;&lt;titles&gt;&lt;title&gt;Avinosol, a meroterpenoid-nucleoside conjugate with antiinvasion activity isolated from the marine sponge Dysidea sp&lt;/title&gt;&lt;secondary-title&gt;Organic letters&lt;/secondary-title&gt;&lt;/titles&gt;&lt;periodical&gt;&lt;full-title&gt;Organic letters&lt;/full-title&gt;&lt;/periodical&gt;&lt;pages&gt;3749-3752&lt;/pages&gt;&lt;volume&gt;8&lt;/volume&gt;&lt;number&gt;17&lt;/number&gt;&lt;dates&gt;&lt;year&gt;2006&lt;/year&gt;&lt;/dates&gt;&lt;isbn&gt;1523-7060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32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835" w:type="dxa"/>
            <w:tcBorders>
              <w:left w:val="single" w:sz="4" w:space="0" w:color="auto"/>
            </w:tcBorders>
          </w:tcPr>
          <w:p w14:paraId="0C45CDAD" w14:textId="65CE6DC9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Inspired </w:t>
            </w: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betulinic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acid nucleoside conjugate with potent antiviral activity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Wang&lt;/Author&gt;&lt;Year&gt;2020&lt;/Year&gt;&lt;RecNum&gt;452&lt;/RecNum&gt;&lt;DisplayText&gt;[33]&lt;/DisplayText&gt;&lt;record&gt;&lt;rec-number&gt;452&lt;/rec-number&gt;&lt;foreign-keys&gt;&lt;key app="EN" db-id="9pdwdvpd7epw53eefz4vpzflt0dt200fsxxx" timestamp="1607162981"&gt;452&lt;/key&gt;&lt;/foreign-keys&gt;&lt;ref-type name="Journal Article"&gt;17&lt;/ref-type&gt;&lt;contributors&gt;&lt;authors&gt;&lt;author&gt;Wang, Qiang&lt;/author&gt;&lt;author&gt;Li, Yujiang&lt;/author&gt;&lt;author&gt;Zheng, Liyun&lt;/author&gt;&lt;author&gt;Huang, Xiaowan&lt;/author&gt;&lt;author&gt;Wang, Yanli&lt;/author&gt;&lt;author&gt;Chen, Chin-Ho&lt;/author&gt;&lt;author&gt;Cheng, Yung-Yi&lt;/author&gt;&lt;author&gt;Morris-Natschke, Susan L&lt;/author&gt;&lt;author&gt;Lee, Kuo-Hsiung&lt;/author&gt;&lt;/authors&gt;&lt;/contributors&gt;&lt;titles&gt;&lt;title&gt;Novel Betulinic Acid–Nucleoside Hybrids with Potent Anti-HIV Activity&lt;/title&gt;&lt;secondary-title&gt;ACS Medicinal Chemistry Letters&lt;/secondary-title&gt;&lt;/titles&gt;&lt;periodical&gt;&lt;full-title&gt;ACS Medicinal Chemistry Letters&lt;/full-title&gt;&lt;/periodical&gt;&lt;dates&gt;&lt;year&gt;2020&lt;/year&gt;&lt;/dates&gt;&lt;isbn&gt;1948-5875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33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AC550B" w:rsidRPr="00DD44ED" w14:paraId="039DDB2D" w14:textId="77777777" w:rsidTr="00513452">
        <w:trPr>
          <w:trHeight w:val="700"/>
        </w:trPr>
        <w:tc>
          <w:tcPr>
            <w:tcW w:w="2093" w:type="dxa"/>
            <w:tcBorders>
              <w:right w:val="single" w:sz="4" w:space="0" w:color="auto"/>
            </w:tcBorders>
            <w:shd w:val="clear" w:color="auto" w:fill="F2F2F2" w:themeFill="background1" w:themeFillShade="F2"/>
          </w:tcPr>
          <w:p w14:paraId="540DBF8B" w14:textId="1D3514D2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Pyridine α-riboside and α-nicotinamide riboside (</w:t>
            </w:r>
            <w:proofErr w:type="spellStart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Neopetrosides</w:t>
            </w:r>
            <w:proofErr w:type="spellEnd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 A, B) </w:t>
            </w: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Shubina&lt;/Author&gt;&lt;Year&gt;2015&lt;/Year&gt;&lt;RecNum&gt;440&lt;/RecNum&gt;&lt;DisplayText&gt;[34]&lt;/DisplayText&gt;&lt;record&gt;&lt;rec-number&gt;440&lt;/rec-number&gt;&lt;foreign-keys&gt;&lt;key app="EN" db-id="9pdwdvpd7epw53eefz4vpzflt0dt200fsxxx" timestamp="1607150558"&gt;440&lt;/key&gt;&lt;/foreign-keys&gt;&lt;ref-type name="Journal Article"&gt;17&lt;/ref-type&gt;&lt;contributors&gt;&lt;authors&gt;&lt;author&gt;Shubina, Larisa K&lt;/author&gt;&lt;author&gt;Makarieva, Tatyana N&lt;/author&gt;&lt;author&gt;Yashunsky, Dmitry V&lt;/author&gt;&lt;author&gt;Nifantiev, Nikolay E&lt;/author&gt;&lt;author&gt;Denisenko, Vladimir A&lt;/author&gt;&lt;author&gt;Dmitrenok, Pavel S&lt;/author&gt;&lt;author&gt;Dyshlovoy, Sergey A&lt;/author&gt;&lt;author&gt;Fedorov, Sergey N&lt;/author&gt;&lt;author&gt;Krasokhin, Vladimir B&lt;/author&gt;&lt;author&gt;Jeong, Seung Hun&lt;/author&gt;&lt;/authors&gt;&lt;/contributors&gt;&lt;titles&gt;&lt;title&gt;Pyridine nucleosides neopetrosides A and B from a marine Neopetrosia sp. sponge. Synthesis of neopetroside A and its β-riboside analogue&lt;/title&gt;&lt;secondary-title&gt;Journal of natural products&lt;/secondary-title&gt;&lt;/titles&gt;&lt;periodical&gt;&lt;full-title&gt;Journal of Natural Products&lt;/full-title&gt;&lt;/periodical&gt;&lt;pages&gt;1383-1389&lt;/pages&gt;&lt;volume&gt;78&lt;/volume&gt;&lt;number&gt;6&lt;/number&gt;&lt;dates&gt;&lt;year&gt;2015&lt;/year&gt;&lt;/dates&gt;&lt;isbn&gt;0163-3864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b/>
                <w:bCs/>
                <w:noProof/>
                <w:color w:val="000000" w:themeColor="text1"/>
                <w:sz w:val="20"/>
                <w:szCs w:val="20"/>
              </w:rPr>
              <w:t>[34]</w:t>
            </w: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fldChar w:fldCharType="end"/>
            </w:r>
          </w:p>
          <w:p w14:paraId="2E7A2A83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FBDB676" w14:textId="29681791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5" w:hanging="173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Neopetrosi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sp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Shubina&lt;/Author&gt;&lt;Year&gt;2015&lt;/Year&gt;&lt;RecNum&gt;455&lt;/RecNum&gt;&lt;DisplayText&gt;[34]&lt;/DisplayText&gt;&lt;record&gt;&lt;rec-number&gt;455&lt;/rec-number&gt;&lt;foreign-keys&gt;&lt;key app="EN" db-id="9pdwdvpd7epw53eefz4vpzflt0dt200fsxxx" timestamp="1607164656"&gt;455&lt;/key&gt;&lt;/foreign-keys&gt;&lt;ref-type name="Journal Article"&gt;17&lt;/ref-type&gt;&lt;contributors&gt;&lt;authors&gt;&lt;author&gt;Shubina, Larisa K&lt;/author&gt;&lt;author&gt;Makarieva, Tatyana N&lt;/author&gt;&lt;author&gt;Yashunsky, Dmitry V&lt;/author&gt;&lt;author&gt;Nifantiev, Nikolay E&lt;/author&gt;&lt;author&gt;Denisenko, Vladimir A&lt;/author&gt;&lt;author&gt;Dmitrenok, Pavel S&lt;/author&gt;&lt;author&gt;Dyshlovoy, Sergey A&lt;/author&gt;&lt;author&gt;Fedorov, Sergey N&lt;/author&gt;&lt;author&gt;Krasokhin, Vladimir B&lt;/author&gt;&lt;author&gt;Jeong, Seung Hun&lt;/author&gt;&lt;/authors&gt;&lt;/contributors&gt;&lt;titles&gt;&lt;title&gt;Pyridine nucleosides neopetrosides A and B from a marine Neopetrosia sp. sponge. Synthesis of neopetroside A and its β-riboside analogue&lt;/title&gt;&lt;secondary-title&gt;Journal of natural products&lt;/secondary-title&gt;&lt;/titles&gt;&lt;periodical&gt;&lt;full-title&gt;Journal of Natural Products&lt;/full-title&gt;&lt;/periodical&gt;&lt;pages&gt;1383-1389&lt;/pages&gt;&lt;volume&gt;78&lt;/volume&gt;&lt;number&gt;6&lt;/number&gt;&lt;dates&gt;&lt;year&gt;2015&lt;/year&gt;&lt;/dates&gt;&lt;isbn&gt;0163-3864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34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  <w:p w14:paraId="4C0DA2A9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5" w:hanging="173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Protophlitaspongi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aga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2260669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Modified pyridine nucleosides are naturally rare.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7D0BBE4" w14:textId="06B0F0C9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6" w:right="-108" w:hanging="187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Lead for antiviral drug design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Stonik&lt;/Author&gt;&lt;Year&gt;2016&lt;/Year&gt;&lt;RecNum&gt;454&lt;/RecNum&gt;&lt;DisplayText&gt;[35]&lt;/DisplayText&gt;&lt;record&gt;&lt;rec-number&gt;454&lt;/rec-number&gt;&lt;foreign-keys&gt;&lt;key app="EN" db-id="9pdwdvpd7epw53eefz4vpzflt0dt200fsxxx" timestamp="1607164562"&gt;454&lt;/key&gt;&lt;/foreign-keys&gt;&lt;ref-type name="Journal Article"&gt;17&lt;/ref-type&gt;&lt;contributors&gt;&lt;authors&gt;&lt;author&gt;Stonik, VA&lt;/author&gt;&lt;/authors&gt;&lt;/contributors&gt;&lt;titles&gt;&lt;title&gt;Studies on natural compounds as a road to new drugs&lt;/title&gt;&lt;secondary-title&gt;Herald of the Russian Academy of Sciences&lt;/secondary-title&gt;&lt;/titles&gt;&lt;periodical&gt;&lt;full-title&gt;Herald of the Russian Academy of Sciences&lt;/full-title&gt;&lt;/periodical&gt;&lt;pages&gt;217-225&lt;/pages&gt;&lt;volume&gt;86&lt;/volume&gt;&lt;number&gt;3&lt;/number&gt;&lt;dates&gt;&lt;year&gt;2016&lt;/year&gt;&lt;/dates&gt;&lt;isbn&gt;1019-3316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35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  <w:p w14:paraId="2DC4FA30" w14:textId="31D642B0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6" w:right="-108" w:hanging="187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Nicotinamide scaffold with reported antiviral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Moëll&lt;/Author&gt;&lt;Year&gt;2009&lt;/Year&gt;&lt;RecNum&gt;458&lt;/RecNum&gt;&lt;DisplayText&gt;[36]&lt;/DisplayText&gt;&lt;record&gt;&lt;rec-number&gt;458&lt;/rec-number&gt;&lt;foreign-keys&gt;&lt;key app="EN" db-id="9pdwdvpd7epw53eefz4vpzflt0dt200fsxxx" timestamp="1607164808"&gt;458&lt;/key&gt;&lt;/foreign-keys&gt;&lt;ref-type name="Journal Article"&gt;17&lt;/ref-type&gt;&lt;contributors&gt;&lt;authors&gt;&lt;author&gt;Moëll, Annika&lt;/author&gt;&lt;author&gt;Skog, Oskar&lt;/author&gt;&lt;author&gt;Åhlin, Erik&lt;/author&gt;&lt;author&gt;Korsgren, Olle&lt;/author&gt;&lt;author&gt;Frisk, Gun&lt;/author&gt;&lt;/authors&gt;&lt;/contributors&gt;&lt;titles&gt;&lt;title&gt;Antiviral effect of nicotinamide on enterovirus‐infected human islets in vitro: Effect on virus replication and chemokine secretion&lt;/title&gt;&lt;secondary-title&gt;Journal of medical virology&lt;/secondary-title&gt;&lt;/titles&gt;&lt;periodical&gt;&lt;full-title&gt;Journal of medical virology&lt;/full-title&gt;&lt;/periodical&gt;&lt;pages&gt;1082-1087&lt;/pages&gt;&lt;volume&gt;81&lt;/volume&gt;&lt;number&gt;6&lt;/number&gt;&lt;dates&gt;&lt;year&gt;2009&lt;/year&gt;&lt;/dates&gt;&lt;isbn&gt;0146-6615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36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78BECD8A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Inspired pyrimidine derivatives as:</w:t>
            </w:r>
          </w:p>
          <w:p w14:paraId="4AE0199F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227" w:hanging="15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Favipiravit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(T-705)</w:t>
            </w:r>
          </w:p>
          <w:p w14:paraId="1243D795" w14:textId="3D43486F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227" w:hanging="15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Sofosbuvir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Abu-Zaied&lt;/Author&gt;&lt;Year&gt;2020&lt;/Year&gt;&lt;RecNum&gt;453&lt;/RecNum&gt;&lt;DisplayText&gt;[37]&lt;/DisplayText&gt;&lt;record&gt;&lt;rec-number&gt;453&lt;/rec-number&gt;&lt;foreign-keys&gt;&lt;key app="EN" db-id="9pdwdvpd7epw53eefz4vpzflt0dt200fsxxx" timestamp="1607163881"&gt;453&lt;/key&gt;&lt;/foreign-keys&gt;&lt;ref-type name="Journal Article"&gt;17&lt;/ref-type&gt;&lt;contributors&gt;&lt;authors&gt;&lt;author&gt;Abu-Zaied, Mamdouh Attia&lt;/author&gt;&lt;author&gt;Hammad, Sherif F&lt;/author&gt;&lt;author&gt;Halaweish, Fathi T&lt;/author&gt;&lt;author&gt;Elgemeie, Galal Hamza&lt;/author&gt;&lt;/authors&gt;&lt;/contributors&gt;&lt;titles&gt;&lt;title&gt;Sofosbuvir Thio-analogues: Synthesis and Antiviral Evaluation of the First Novel Pyridine-and Pyrimidine-Based Thioglycoside Phosphoramidates&lt;/title&gt;&lt;secondary-title&gt;ACS Omega&lt;/secondary-title&gt;&lt;/titles&gt;&lt;periodical&gt;&lt;full-title&gt;ACS Omega&lt;/full-title&gt;&lt;/periodical&gt;&lt;dates&gt;&lt;year&gt;2020&lt;/year&gt;&lt;/dates&gt;&lt;isbn&gt;2470-1343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37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  <w:p w14:paraId="4FB23B68" w14:textId="77777777" w:rsidR="00AC550B" w:rsidRPr="00DD44ED" w:rsidRDefault="00AC550B" w:rsidP="00E24488">
            <w:pPr>
              <w:pStyle w:val="ListParagraph"/>
              <w:autoSpaceDE w:val="0"/>
              <w:autoSpaceDN w:val="0"/>
              <w:adjustRightInd w:val="0"/>
              <w:ind w:left="227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</w:p>
        </w:tc>
      </w:tr>
      <w:tr w:rsidR="00AC550B" w:rsidRPr="00DD44ED" w14:paraId="2BF8B272" w14:textId="77777777" w:rsidTr="00513452">
        <w:trPr>
          <w:trHeight w:val="284"/>
        </w:trPr>
        <w:tc>
          <w:tcPr>
            <w:tcW w:w="2093" w:type="dxa"/>
            <w:tcBorders>
              <w:right w:val="single" w:sz="4" w:space="0" w:color="auto"/>
            </w:tcBorders>
          </w:tcPr>
          <w:p w14:paraId="59EE1162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Ilimaquinone</w:t>
            </w:r>
            <w:proofErr w:type="spellEnd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 and </w:t>
            </w:r>
            <w:proofErr w:type="spellStart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Asmarine</w:t>
            </w:r>
            <w:proofErr w:type="spellEnd"/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 xml:space="preserve"> B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</w:tcPr>
          <w:p w14:paraId="1D1DB3BF" w14:textId="312CA311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5" w:hanging="173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Smenospongi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sp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Kim&lt;/Author&gt;&lt;Year&gt;2009&lt;/Year&gt;&lt;RecNum&gt;385&lt;/RecNum&gt;&lt;DisplayText&gt;[38]&lt;/DisplayText&gt;&lt;record&gt;&lt;rec-number&gt;385&lt;/rec-number&gt;&lt;foreign-keys&gt;&lt;key app="EN" db-id="9pdwdvpd7epw53eefz4vpzflt0dt200fsxxx" timestamp="1606552177"&gt;385&lt;/key&gt;&lt;/foreign-keys&gt;&lt;ref-type name="Journal Article"&gt;17&lt;/ref-type&gt;&lt;contributors&gt;&lt;authors&gt;&lt;author&gt;Kim, Byung Gyu&lt;/author&gt;&lt;author&gt;Chun, Tae Gyu&lt;/author&gt;&lt;author&gt;Lee, Hee-Yoon&lt;/author&gt;&lt;author&gt;Snapper, Marc L&lt;/author&gt;&lt;/authors&gt;&lt;/contributors&gt;&lt;titles&gt;&lt;title&gt;A new structural class of S-adenosylhomocysteine hydrolase inhibitors&lt;/title&gt;&lt;secondary-title&gt;Bioorganic &amp;amp; medicinal chemistry&lt;/secondary-title&gt;&lt;/titles&gt;&lt;periodical&gt;&lt;full-title&gt;Bioorganic &amp;amp; medicinal chemistry&lt;/full-title&gt;&lt;/periodical&gt;&lt;pages&gt;6707-6714&lt;/pages&gt;&lt;volume&gt;17&lt;/volume&gt;&lt;number&gt;18&lt;/number&gt;&lt;dates&gt;&lt;year&gt;2009&lt;/year&gt;&lt;/dates&gt;&lt;isbn&gt;0968-0896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38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  <w:p w14:paraId="17856362" w14:textId="6F048099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5" w:hanging="173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Raspaili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sp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Yosief&lt;/Author&gt;&lt;Year&gt;1998&lt;/Year&gt;&lt;RecNum&gt;386&lt;/RecNum&gt;&lt;DisplayText&gt;[39]&lt;/DisplayText&gt;&lt;record&gt;&lt;rec-number&gt;386&lt;/rec-number&gt;&lt;foreign-keys&gt;&lt;key app="EN" db-id="9pdwdvpd7epw53eefz4vpzflt0dt200fsxxx" timestamp="1606552313"&gt;386&lt;/key&gt;&lt;/foreign-keys&gt;&lt;ref-type name="Journal Article"&gt;17&lt;/ref-type&gt;&lt;contributors&gt;&lt;authors&gt;&lt;author&gt;Yosief, Tesfamariam&lt;/author&gt;&lt;author&gt;Rudi, Amira&lt;/author&gt;&lt;author&gt;Stein, Zafra&lt;/author&gt;&lt;author&gt;Goldberg, Israel&lt;/author&gt;&lt;author&gt;Gravalos, Garcia MD&lt;/author&gt;&lt;author&gt;Schleyer, Michael&lt;/author&gt;&lt;author&gt;Kashman, Yoel&lt;/author&gt;&lt;/authors&gt;&lt;/contributors&gt;&lt;titles&gt;&lt;title&gt;Asmarines AC; Three novel cytotoxic metabolites from the marine sponge Raspailia sp&lt;/title&gt;&lt;secondary-title&gt;Tetrahedron letters&lt;/secondary-title&gt;&lt;/titles&gt;&lt;periodical&gt;&lt;full-title&gt;Tetrahedron letters&lt;/full-title&gt;&lt;/periodical&gt;&lt;pages&gt;3323-3326&lt;/pages&gt;&lt;volume&gt;39&lt;/volume&gt;&lt;number&gt;20&lt;/number&gt;&lt;dates&gt;&lt;year&gt;1998&lt;/year&gt;&lt;/dates&gt;&lt;isbn&gt;0040-4039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39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  <w:p w14:paraId="73425488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</w:tcPr>
          <w:p w14:paraId="52B1CC82" w14:textId="13918DB0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right="-108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Asmarine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B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Kim&lt;/Author&gt;&lt;Year&gt;2009&lt;/Year&gt;&lt;RecNum&gt;469&lt;/RecNum&gt;&lt;DisplayText&gt;[38]&lt;/DisplayText&gt;&lt;record&gt;&lt;rec-number&gt;469&lt;/rec-number&gt;&lt;foreign-keys&gt;&lt;key app="EN" db-id="9pdwdvpd7epw53eefz4vpzflt0dt200fsxxx" timestamp="1607253329"&gt;469&lt;/key&gt;&lt;/foreign-keys&gt;&lt;ref-type name="Journal Article"&gt;17&lt;/ref-type&gt;&lt;contributors&gt;&lt;authors&gt;&lt;author&gt;Kim, Byung Gyu&lt;/author&gt;&lt;author&gt;Chun, Tae Gyu&lt;/author&gt;&lt;author&gt;Lee, Hee-Yoon&lt;/author&gt;&lt;author&gt;Snapper, Marc L&lt;/author&gt;&lt;/authors&gt;&lt;/contributors&gt;&lt;titles&gt;&lt;title&gt;A new structural class of S-adenosylhomocysteine hydrolase inhibitors&lt;/title&gt;&lt;secondary-title&gt;Bioorganic &amp;amp; medicinal chemistry&lt;/secondary-title&gt;&lt;/titles&gt;&lt;periodical&gt;&lt;full-title&gt;Bioorganic &amp;amp; medicinal chemistry&lt;/full-title&gt;&lt;/periodical&gt;&lt;pages&gt;6707-6714&lt;/pages&gt;&lt;volume&gt;17&lt;/volume&gt;&lt;number&gt;18&lt;/number&gt;&lt;dates&gt;&lt;year&gt;2009&lt;/year&gt;&lt;/dates&gt;&lt;isbn&gt;0968-0896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38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has adenosine that replaces the quinone moiety in </w:t>
            </w: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ilmaquinone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1843" w:type="dxa"/>
            <w:tcBorders>
              <w:left w:val="single" w:sz="4" w:space="0" w:color="auto"/>
              <w:right w:val="single" w:sz="4" w:space="0" w:color="auto"/>
            </w:tcBorders>
          </w:tcPr>
          <w:p w14:paraId="09FF6EAC" w14:textId="5DC6640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6" w:right="-108" w:hanging="187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Reported antiviral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Yosief&lt;/Author&gt;&lt;Year&gt;1998&lt;/Year&gt;&lt;RecNum&gt;386&lt;/RecNum&gt;&lt;DisplayText&gt;[39]&lt;/DisplayText&gt;&lt;record&gt;&lt;rec-number&gt;386&lt;/rec-number&gt;&lt;foreign-keys&gt;&lt;key app="EN" db-id="9pdwdvpd7epw53eefz4vpzflt0dt200fsxxx" timestamp="1606552313"&gt;386&lt;/key&gt;&lt;/foreign-keys&gt;&lt;ref-type name="Journal Article"&gt;17&lt;/ref-type&gt;&lt;contributors&gt;&lt;authors&gt;&lt;author&gt;Yosief, Tesfamariam&lt;/author&gt;&lt;author&gt;Rudi, Amira&lt;/author&gt;&lt;author&gt;Stein, Zafra&lt;/author&gt;&lt;author&gt;Goldberg, Israel&lt;/author&gt;&lt;author&gt;Gravalos, Garcia MD&lt;/author&gt;&lt;author&gt;Schleyer, Michael&lt;/author&gt;&lt;author&gt;Kashman, Yoel&lt;/author&gt;&lt;/authors&gt;&lt;/contributors&gt;&lt;titles&gt;&lt;title&gt;Asmarines AC; Three novel cytotoxic metabolites from the marine sponge Raspailia sp&lt;/title&gt;&lt;secondary-title&gt;Tetrahedron letters&lt;/secondary-title&gt;&lt;/titles&gt;&lt;periodical&gt;&lt;full-title&gt;Tetrahedron letters&lt;/full-title&gt;&lt;/periodical&gt;&lt;pages&gt;3323-3326&lt;/pages&gt;&lt;volume&gt;39&lt;/volume&gt;&lt;number&gt;20&lt;/number&gt;&lt;dates&gt;&lt;year&gt;1998&lt;/year&gt;&lt;/dates&gt;&lt;isbn&gt;0040-4039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39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  <w:p w14:paraId="27456EFD" w14:textId="1FB9BEAE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176" w:right="-108" w:hanging="187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Computational modeling showed that </w:t>
            </w: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Ilimaquinone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as a promising  inhibitor for SARS-CoV-2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Surti&lt;/Author&gt;&lt;Year&gt;2020&lt;/Year&gt;&lt;RecNum&gt;468&lt;/RecNum&gt;&lt;DisplayText&gt;[40]&lt;/DisplayText&gt;&lt;record&gt;&lt;rec-number&gt;468&lt;/rec-number&gt;&lt;foreign-keys&gt;&lt;key app="EN" db-id="9pdwdvpd7epw53eefz4vpzflt0dt200fsxxx" timestamp="1607247999"&gt;468&lt;/key&gt;&lt;/foreign-keys&gt;&lt;ref-type name="Journal Article"&gt;17&lt;/ref-type&gt;&lt;contributors&gt;&lt;authors&gt;&lt;author&gt;Surti, Malvi&lt;/author&gt;&lt;author&gt;Patel, Mitesh&lt;/author&gt;&lt;author&gt;Adnan, Mohd&lt;/author&gt;&lt;author&gt;Moin, Afrasim&lt;/author&gt;&lt;author&gt;Ashraf, Syed Amir&lt;/author&gt;&lt;author&gt;Siddiqui, Arif Jamal&lt;/author&gt;&lt;author&gt;Snoussi, Mejdi&lt;/author&gt;&lt;author&gt;Deshpande, Sumukh&lt;/author&gt;&lt;author&gt;Reddy, Mandadi Narsimha&lt;/author&gt;&lt;/authors&gt;&lt;/contributors&gt;&lt;titles&gt;&lt;title&gt;Ilimaquinone (marine sponge metabolite) as a novel inhibitor of SARS-CoV-2 key target proteins in comparison with suggested COVID-19 drugs: designing, docking and molecular dynamics simulation study&lt;/title&gt;&lt;secondary-title&gt;RSC Advances&lt;/secondary-title&gt;&lt;/titles&gt;&lt;periodical&gt;&lt;full-title&gt;RSC Advances&lt;/full-title&gt;&lt;/periodical&gt;&lt;pages&gt;37707-37720&lt;/pages&gt;&lt;volume&gt;10&lt;/volume&gt;&lt;number&gt;62&lt;/number&gt;&lt;dates&gt;&lt;year&gt;2020&lt;/year&gt;&lt;/dates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40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2835" w:type="dxa"/>
            <w:tcBorders>
              <w:left w:val="single" w:sz="4" w:space="0" w:color="auto"/>
            </w:tcBorders>
          </w:tcPr>
          <w:p w14:paraId="2DBFA3B9" w14:textId="49B72634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Ilimaquinone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derivatives as antiviral agent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Božić&lt;/Author&gt;&lt;Year&gt;2010&lt;/Year&gt;&lt;RecNum&gt;467&lt;/RecNum&gt;&lt;DisplayText&gt;[41]&lt;/DisplayText&gt;&lt;record&gt;&lt;rec-number&gt;467&lt;/rec-number&gt;&lt;foreign-keys&gt;&lt;key app="EN" db-id="9pdwdvpd7epw53eefz4vpzflt0dt200fsxxx" timestamp="1607247831"&gt;467&lt;/key&gt;&lt;/foreign-keys&gt;&lt;ref-type name="Journal Article"&gt;17&lt;/ref-type&gt;&lt;contributors&gt;&lt;authors&gt;&lt;author&gt;Božić, Tatjana&lt;/author&gt;&lt;author&gt;Novaković, Irena&lt;/author&gt;&lt;author&gt;Gašić, Miroslav J&lt;/author&gt;&lt;author&gt;Juranić, Zorica&lt;/author&gt;&lt;author&gt;Stanojković, Tatjana&lt;/author&gt;&lt;author&gt;Tufegdžić, Srđan&lt;/author&gt;&lt;author&gt;Kljajić, Zoran&lt;/author&gt;&lt;author&gt;Sladić, Dušan&lt;/author&gt;&lt;/authors&gt;&lt;/contributors&gt;&lt;titles&gt;&lt;title&gt;Synthesis and biological activity of derivatives of the marine quinone avarone&lt;/title&gt;&lt;secondary-title&gt;European journal of medicinal chemistry&lt;/secondary-title&gt;&lt;/titles&gt;&lt;periodical&gt;&lt;full-title&gt;European journal of medicinal chemistry&lt;/full-title&gt;&lt;/periodical&gt;&lt;pages&gt;923-929&lt;/pages&gt;&lt;volume&gt;45&lt;/volume&gt;&lt;number&gt;3&lt;/number&gt;&lt;dates&gt;&lt;year&gt;2010&lt;/year&gt;&lt;/dates&gt;&lt;isbn&gt;0223-5234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41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.</w:t>
            </w:r>
          </w:p>
        </w:tc>
      </w:tr>
      <w:tr w:rsidR="00AC550B" w:rsidRPr="00DD44ED" w14:paraId="233E47EA" w14:textId="77777777" w:rsidTr="00513452">
        <w:trPr>
          <w:trHeight w:val="1742"/>
        </w:trPr>
        <w:tc>
          <w:tcPr>
            <w:tcW w:w="2093" w:type="dxa"/>
            <w:tcBorders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EE288C4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0" w:hanging="246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2-Deoxyuridine, 2-deoxyinosine, and 2-Deoxyadenosine</w:t>
            </w:r>
          </w:p>
          <w:p w14:paraId="53A5C0BC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0" w:hanging="246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2′-Deoxy-guanosine</w:t>
            </w:r>
          </w:p>
          <w:p w14:paraId="18DFDE1E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0" w:hanging="246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Deoxycytidine</w:t>
            </w:r>
          </w:p>
          <w:p w14:paraId="5F58D500" w14:textId="77777777" w:rsidR="00AC550B" w:rsidRPr="00643F69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0" w:hanging="246"/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b/>
                <w:bCs/>
                <w:color w:val="000000" w:themeColor="text1"/>
                <w:sz w:val="20"/>
                <w:szCs w:val="20"/>
              </w:rPr>
              <w:t>Methyl-2'-deoxyuridine</w:t>
            </w:r>
          </w:p>
        </w:tc>
        <w:tc>
          <w:tcPr>
            <w:tcW w:w="170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DF0525D" w14:textId="1BAC5DE5" w:rsidR="00AC550B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4" w:right="-108" w:hanging="173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Callyspongi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sp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instrText xml:space="preserve"> ADDIN EN.CITE &lt;EndNote&gt;&lt;Cite&gt;&lt;Author&gt;Huang&lt;/Author&gt;&lt;Year&gt;2011&lt;/Year&gt;&lt;RecNum&gt;415&lt;/RecNum&gt;&lt;DisplayText&gt;[42]&lt;/DisplayText&gt;&lt;record&gt;&lt;rec-number&gt;415&lt;/rec-number&gt;&lt;foreign-keys&gt;&lt;key app="EN" db-id="9pdwdvpd7epw53eefz4vpzflt0dt200fsxxx" timestamp="1606594964"&gt;415&lt;/key&gt;&lt;/foreign-keys&gt;&lt;ref-type name="Journal Article"&gt;17&lt;/ref-type&gt;&lt;contributors&gt;&lt;authors&gt;&lt;author&gt;Huang, Riming&lt;/author&gt;&lt;author&gt;Zhou, Xuefeng&lt;/author&gt;&lt;author&gt;Peng, Yan&lt;/author&gt;&lt;author&gt;Yang, Xianwen&lt;/author&gt;&lt;author&gt;Xu, Tunhai&lt;/author&gt;&lt;author&gt;Liu, Yonghong&lt;/author&gt;&lt;/authors&gt;&lt;/contributors&gt;&lt;titles&gt;&lt;title&gt;Nucleosides from the marine sponge Callyspongia SP&lt;/title&gt;&lt;secondary-title&gt;Chemistry of Natural Compounds&lt;/secondary-title&gt;&lt;/titles&gt;&lt;periodical&gt;&lt;full-title&gt;Chemistry of Natural Compounds&lt;/full-title&gt;&lt;/periodical&gt;&lt;pages&gt;1010-1011&lt;/pages&gt;&lt;volume&gt;46&lt;/volume&gt;&lt;number&gt;6&lt;/number&gt;&lt;dates&gt;&lt;year&gt;2011&lt;/year&gt;&lt;/dates&gt;&lt;isbn&gt;0009-3130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i/>
                <w:iCs/>
                <w:noProof/>
                <w:color w:val="000000" w:themeColor="text1"/>
                <w:sz w:val="20"/>
                <w:szCs w:val="20"/>
              </w:rPr>
              <w:t>[42]</w:t>
            </w:r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fldChar w:fldCharType="end"/>
            </w:r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</w:p>
          <w:p w14:paraId="3794B32B" w14:textId="51F448D8" w:rsidR="00AC550B" w:rsidRPr="00643F69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4" w:right="-108" w:hanging="173"/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Haliclon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sp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Wang&lt;/Author&gt;&lt;Year&gt;2009&lt;/Year&gt;&lt;RecNum&gt;393&lt;/RecNum&gt;&lt;DisplayText&gt;[43]&lt;/DisplayText&gt;&lt;record&gt;&lt;rec-number&gt;393&lt;/rec-number&gt;&lt;foreign-keys&gt;&lt;key app="EN" db-id="9pdwdvpd7epw53eefz4vpzflt0dt200fsxxx" timestamp="1606567384"&gt;393&lt;/key&gt;&lt;/foreign-keys&gt;&lt;ref-type name="Journal Article"&gt;17&lt;/ref-type&gt;&lt;contributors&gt;&lt;authors&gt;&lt;author&gt;Wang, Bin&lt;/author&gt;&lt;author&gt;Dong, Junde&lt;/author&gt;&lt;author&gt;Zhou, Xuefeng&lt;/author&gt;&lt;author&gt;Lee, Kyung Jin&lt;/author&gt;&lt;author&gt;Huang, Riming&lt;/author&gt;&lt;author&gt;Zhang, Si&lt;/author&gt;&lt;author&gt;Liu, Yonghong&lt;/author&gt;&lt;/authors&gt;&lt;/contributors&gt;&lt;titles&gt;&lt;title&gt;Nucleosides from the marine sponge Haliclona sp&lt;/title&gt;&lt;secondary-title&gt;Zeitschrift für Naturforschung C&lt;/secondary-title&gt;&lt;/titles&gt;&lt;periodical&gt;&lt;full-title&gt;Zeitschrift für Naturforschung C&lt;/full-title&gt;&lt;/periodical&gt;&lt;pages&gt;143-148&lt;/pages&gt;&lt;volume&gt;64&lt;/volume&gt;&lt;number&gt;1-2&lt;/number&gt;&lt;dates&gt;&lt;year&gt;2009&lt;/year&gt;&lt;/dates&gt;&lt;isbn&gt;1865-7125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43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  <w:p w14:paraId="5EAA5C59" w14:textId="1CA492D8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4" w:right="-108" w:hanging="173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Geodia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>baretti</w:t>
            </w:r>
            <w:proofErr w:type="spellEnd"/>
            <w:r w:rsidRPr="00DD44ED">
              <w:rPr>
                <w:rFonts w:asciiTheme="majorBidi" w:hAnsiTheme="majorBidi" w:cstheme="majorBidi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Lidgren&lt;/Author&gt;&lt;Year&gt;1988&lt;/Year&gt;&lt;RecNum&gt;394&lt;/RecNum&gt;&lt;DisplayText&gt;[16]&lt;/DisplayText&gt;&lt;record&gt;&lt;rec-number&gt;394&lt;/rec-number&gt;&lt;foreign-keys&gt;&lt;key app="EN" db-id="9pdwdvpd7epw53eefz4vpzflt0dt200fsxxx" timestamp="1606568575"&gt;394&lt;/key&gt;&lt;/foreign-keys&gt;&lt;ref-type name="Journal Article"&gt;17&lt;/ref-type&gt;&lt;contributors&gt;&lt;authors&gt;&lt;author&gt;Lidgren, Göran&lt;/author&gt;&lt;author&gt;Bohlin, Lars&lt;/author&gt;&lt;author&gt;Christophersen, Carsten&lt;/author&gt;&lt;/authors&gt;&lt;/contributors&gt;&lt;titles&gt;&lt;title&gt;Studies of Swedish marine organisms, part X. biologically active compounds from the marine sponge Geodia Baretti&lt;/title&gt;&lt;secondary-title&gt;Journal of Natural Products&lt;/secondary-title&gt;&lt;/titles&gt;&lt;periodical&gt;&lt;full-title&gt;Journal of Natural Products&lt;/full-title&gt;&lt;/periodical&gt;&lt;pages&gt;1277-1280&lt;/pages&gt;&lt;volume&gt;51&lt;/volume&gt;&lt;number&gt;6&lt;/number&gt;&lt;dates&gt;&lt;year&gt;1988&lt;/year&gt;&lt;/dates&gt;&lt;isbn&gt;0163-3864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16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  <w:p w14:paraId="48A5B978" w14:textId="2B4DDF7B" w:rsidR="00AC550B" w:rsidRPr="00DD44ED" w:rsidRDefault="00AC550B" w:rsidP="00E24488">
            <w:pPr>
              <w:spacing w:after="0"/>
            </w:pPr>
            <w:proofErr w:type="spellStart"/>
            <w:r w:rsidRPr="00DD44ED">
              <w:t>Dragmacidon</w:t>
            </w:r>
            <w:proofErr w:type="spellEnd"/>
            <w:r w:rsidRPr="00DD44ED">
              <w:t xml:space="preserve"> coccinea </w:t>
            </w:r>
            <w:r w:rsidRPr="00DD44ED">
              <w:fldChar w:fldCharType="begin"/>
            </w:r>
            <w:r w:rsidR="00E24488">
              <w:instrText xml:space="preserve"> ADDIN EN.CITE &lt;EndNote&gt;&lt;Cite&gt;&lt;Author&gt;Abou-Hussein&lt;/Author&gt;&lt;Year&gt;2014&lt;/Year&gt;&lt;RecNum&gt;388&lt;/RecNum&gt;&lt;DisplayText&gt;[44]&lt;/DisplayText&gt;&lt;record&gt;&lt;rec-number&gt;388&lt;/rec-number&gt;&lt;foreign-keys&gt;&lt;key app="EN" db-id="9pdwdvpd7epw53eefz4vpzflt0dt200fsxxx" timestamp="1606563208"&gt;388&lt;/key&gt;&lt;/foreign-keys&gt;&lt;ref-type name="Journal Article"&gt;17&lt;/ref-type&gt;&lt;contributors&gt;&lt;authors&gt;&lt;author&gt;Abou-Hussein, Dina R&lt;/author&gt;&lt;author&gt;Badr, Jihan M&lt;/author&gt;&lt;author&gt;Youssef, Diaa TA&lt;/author&gt;&lt;/authors&gt;&lt;/contributors&gt;&lt;titles&gt;&lt;title&gt;Dragmacidoside: A new nucleoside from the Red Sea sponge Dragmacidon coccinea&lt;/title&gt;&lt;secondary-title&gt;Natural Product Research&lt;/secondary-title&gt;&lt;/titles&gt;&lt;periodical&gt;&lt;full-title&gt;Natural product research&lt;/full-title&gt;&lt;/periodical&gt;&lt;pages&gt;1134-1141&lt;/pages&gt;&lt;volume&gt;28&lt;/volume&gt;&lt;number&gt;15&lt;/number&gt;&lt;dates&gt;&lt;year&gt;2014&lt;/year&gt;&lt;/dates&gt;&lt;isbn&gt;1478-6419&lt;/isbn&gt;&lt;urls&gt;&lt;/urls&gt;&lt;/record&gt;&lt;/Cite&gt;&lt;/EndNote&gt;</w:instrText>
            </w:r>
            <w:r w:rsidRPr="00DD44ED">
              <w:fldChar w:fldCharType="separate"/>
            </w:r>
            <w:r w:rsidR="00E24488">
              <w:rPr>
                <w:noProof/>
              </w:rPr>
              <w:t>[44]</w:t>
            </w:r>
            <w:r w:rsidRPr="00DD44ED">
              <w:fldChar w:fldCharType="end"/>
            </w:r>
          </w:p>
        </w:tc>
        <w:tc>
          <w:tcPr>
            <w:tcW w:w="198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8C90318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Deoxy sugar nucleosides.</w:t>
            </w:r>
          </w:p>
        </w:tc>
        <w:tc>
          <w:tcPr>
            <w:tcW w:w="184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28862AB" w14:textId="094D79F2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ind w:right="-108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Deoxy nucleoside with antiviral activity.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begin"/>
            </w:r>
            <w:r w:rsidR="00E24488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instrText xml:space="preserve"> ADDIN EN.CITE &lt;EndNote&gt;&lt;Cite&gt;&lt;Author&gt;Walker&lt;/Author&gt;&lt;Year&gt;1978&lt;/Year&gt;&lt;RecNum&gt;471&lt;/RecNum&gt;&lt;DisplayText&gt;[45]&lt;/DisplayText&gt;&lt;record&gt;&lt;rec-number&gt;471&lt;/rec-number&gt;&lt;foreign-keys&gt;&lt;key app="EN" db-id="9pdwdvpd7epw53eefz4vpzflt0dt200fsxxx" timestamp="1607253913"&gt;471&lt;/key&gt;&lt;/foreign-keys&gt;&lt;ref-type name="Journal Article"&gt;17&lt;/ref-type&gt;&lt;contributors&gt;&lt;authors&gt;&lt;author&gt;Walker, RT&lt;/author&gt;&lt;author&gt;Barr, PJ&lt;/author&gt;&lt;author&gt;Clereq, E De&lt;/author&gt;&lt;author&gt;Descamps, J&lt;/author&gt;&lt;author&gt;Jones, AS&lt;/author&gt;&lt;author&gt;Serafinowski, P&lt;/author&gt;&lt;/authors&gt;&lt;/contributors&gt;&lt;titles&gt;&lt;title&gt;The synthesis and properties of some antiviral nucleosides&lt;/title&gt;&lt;secondary-title&gt;Nucleic Acids Research&lt;/secondary-title&gt;&lt;/titles&gt;&lt;periodical&gt;&lt;full-title&gt;Nucleic Acids Research&lt;/full-title&gt;&lt;/periodical&gt;&lt;pages&gt;s103-s108&lt;/pages&gt;&lt;volume&gt;5&lt;/volume&gt;&lt;number&gt;suppl_1&lt;/number&gt;&lt;dates&gt;&lt;year&gt;1978&lt;/year&gt;&lt;/dates&gt;&lt;isbn&gt;1362-4962&lt;/isbn&gt;&lt;urls&gt;&lt;/urls&gt;&lt;/record&gt;&lt;/Cite&gt;&lt;/EndNote&gt;</w:instrTex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separate"/>
            </w:r>
            <w:r w:rsidR="00E24488">
              <w:rPr>
                <w:rFonts w:asciiTheme="majorBidi" w:hAnsiTheme="majorBidi" w:cstheme="majorBidi"/>
                <w:noProof/>
                <w:color w:val="000000" w:themeColor="text1"/>
                <w:sz w:val="20"/>
                <w:szCs w:val="20"/>
              </w:rPr>
              <w:t>[45]</w:t>
            </w: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835" w:type="dxa"/>
            <w:tcBorders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53E27BD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4" w:hanging="99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Remedisivir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with </w:t>
            </w: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cyano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deoxy sugar </w:t>
            </w:r>
          </w:p>
          <w:p w14:paraId="6C8773F8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4" w:hanging="99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Gemecitabine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deoxy </w:t>
            </w:r>
            <w:proofErr w:type="spellStart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fluoro</w:t>
            </w:r>
            <w:proofErr w:type="spellEnd"/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 xml:space="preserve"> sugar </w:t>
            </w:r>
          </w:p>
          <w:p w14:paraId="2378EA1B" w14:textId="77777777" w:rsidR="00AC550B" w:rsidRPr="00DD44ED" w:rsidRDefault="00AC550B" w:rsidP="00E24488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4" w:hanging="99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  <w:r w:rsidRPr="00DD44ED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Sofosbuvir with deoxy sugar</w:t>
            </w:r>
          </w:p>
          <w:p w14:paraId="70B9CEC5" w14:textId="77777777" w:rsidR="00AC550B" w:rsidRPr="00DD44ED" w:rsidRDefault="00AC550B" w:rsidP="00E24488">
            <w:pPr>
              <w:autoSpaceDE w:val="0"/>
              <w:autoSpaceDN w:val="0"/>
              <w:adjustRightInd w:val="0"/>
              <w:spacing w:after="0"/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</w:pPr>
          </w:p>
        </w:tc>
      </w:tr>
    </w:tbl>
    <w:p w14:paraId="2759A8A9" w14:textId="77777777" w:rsidR="00AC550B" w:rsidRPr="00BF37DE" w:rsidRDefault="00AC550B" w:rsidP="00AC550B">
      <w:pPr>
        <w:autoSpaceDE w:val="0"/>
        <w:autoSpaceDN w:val="0"/>
        <w:adjustRightInd w:val="0"/>
        <w:spacing w:line="360" w:lineRule="auto"/>
        <w:rPr>
          <w:rFonts w:asciiTheme="majorBidi" w:hAnsiTheme="majorBidi" w:cstheme="majorBidi"/>
          <w:b/>
          <w:bCs/>
        </w:rPr>
      </w:pPr>
    </w:p>
    <w:p w14:paraId="35A82E44" w14:textId="77777777" w:rsidR="00AC550B" w:rsidRDefault="00AC550B" w:rsidP="00AC550B"/>
    <w:p w14:paraId="78A8A3A4" w14:textId="789AC78E" w:rsidR="00E24488" w:rsidRDefault="00E24488"/>
    <w:p w14:paraId="64E691E3" w14:textId="0E0E37F0" w:rsidR="00E24488" w:rsidRPr="00E24488" w:rsidRDefault="00E24488">
      <w:pPr>
        <w:rPr>
          <w:rFonts w:asciiTheme="majorBidi" w:hAnsiTheme="majorBidi" w:cstheme="majorBidi"/>
          <w:b/>
          <w:bCs/>
          <w:sz w:val="24"/>
          <w:szCs w:val="24"/>
        </w:rPr>
      </w:pPr>
      <w:r w:rsidRPr="00E24488">
        <w:rPr>
          <w:rFonts w:asciiTheme="majorBidi" w:hAnsiTheme="majorBidi" w:cstheme="majorBidi"/>
          <w:b/>
          <w:bCs/>
          <w:sz w:val="24"/>
          <w:szCs w:val="24"/>
        </w:rPr>
        <w:lastRenderedPageBreak/>
        <w:t>References</w:t>
      </w:r>
    </w:p>
    <w:p w14:paraId="08126A7A" w14:textId="77777777" w:rsidR="00710168" w:rsidRPr="00710168" w:rsidRDefault="00E2448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fldChar w:fldCharType="begin"/>
      </w:r>
      <w:r w:rsidRPr="00710168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710168">
        <w:rPr>
          <w:rFonts w:asciiTheme="majorBidi" w:hAnsiTheme="majorBidi" w:cstheme="majorBidi"/>
          <w:sz w:val="24"/>
          <w:szCs w:val="24"/>
        </w:rPr>
        <w:fldChar w:fldCharType="separate"/>
      </w:r>
      <w:r w:rsidR="00710168" w:rsidRPr="00710168">
        <w:rPr>
          <w:rFonts w:asciiTheme="majorBidi" w:hAnsiTheme="majorBidi" w:cstheme="majorBidi"/>
          <w:sz w:val="24"/>
          <w:szCs w:val="24"/>
        </w:rPr>
        <w:t>[1] J. Martinez, F. Sasse, M. Brönstrup, J. Diez, and A. Meyerhans, Antiviral drug discovery: broad-spectrum drugs from nature. Natural product reports 32 (2015) 29-48.</w:t>
      </w:r>
    </w:p>
    <w:p w14:paraId="300BAE16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2] K. Anjum, S.Q. Abbas, S.A.A. Shah, N. Akhter, S. Batool, and S.S. ul Hassan, Marine sponges as a drug treasure. Biomolecules &amp; therapeutics 24 (2016) 347.</w:t>
      </w:r>
    </w:p>
    <w:p w14:paraId="52A01B4D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3] A.F. Cook, R.T. Bartlett, R.P. Gregson, and R.J. Quinn, 1-Methylisoguanosine, a pharmacologically active agent from a marine sponge. The Journal of Organic Chemistry 45 (1980) 4020-4025.</w:t>
      </w:r>
    </w:p>
    <w:p w14:paraId="4B190A4B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4] M. MacCoss, R.L. Tolman, and R.A. Strelitz, N-alkylguanine acyclonucleosides as antiviral agents, Google Patents, 1986.</w:t>
      </w:r>
    </w:p>
    <w:p w14:paraId="04E61886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5] J. Boryski, B. Golankiewicz, and E. De Clercq, Synthesis and antiviral activity of novel N-substituted derivatives of acyclovir. Journal of medicinal chemistry 31 (1988) 1351-1355.</w:t>
      </w:r>
    </w:p>
    <w:p w14:paraId="723AA527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6] İ. ERDOĞAN, and T. HIGA, A CHLOROADENINE RIBOSIDE-TYPE NUCLEOSIDE FROM the MARINE SPONGE THEONELLA CUPOLA: DENİZ SÜNGERİ THEONELLA CUPOLA'DAN KLOROADENİN RİBOZİT TİPİ BİR NÜKLEOZİT.</w:t>
      </w:r>
    </w:p>
    <w:p w14:paraId="707E9D72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7] R. Kazlauskas, P. Murphy, R. Wells, and D. Jamieson, Halogenated pyrrolo [2, 3-d] pyrimidine nucleosides from marine organisms. Australian Journal of Chemistry 36 (1983) 165-170.</w:t>
      </w:r>
    </w:p>
    <w:p w14:paraId="45125262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8] P.A. Searle, and T.F. Molinski, Trachycladines A and B: 2'-C-Methyl-5'-deoxyribofuranosyl nucleosides from the marine sponge Trachycladus laevispirulifer. The Journal of Organic Chemistry 60 (1995) 4296-4298.</w:t>
      </w:r>
    </w:p>
    <w:p w14:paraId="258F04B1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9] K. Kondo, H. Shigemori, M. Ishibashi, and J.i. Kobayashi, Aplysidine, a new nucleoside from the Okinawan marine sponge Aplysina Sp. Tetrahedron 48 (1992) 7145-7148.</w:t>
      </w:r>
    </w:p>
    <w:p w14:paraId="19310079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10] P. Sarma, N. Shekhar, M. Prajapat, P. Avti, H. Kaur, S. Kumar, S. Singh, H. Kumar, A. Prakash, and D.P. Dhibar, In-silico homology assisted identification of inhibitor of RNA binding against 2019-nCoV N-protein (N terminal domain). Journal of Biomolecular Structure and Dynamics (2020) 1-9.</w:t>
      </w:r>
    </w:p>
    <w:p w14:paraId="7D5975A4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11] H. Akgön, A. Balkan, and S. Ustaçelebi, New theophylline derivatives as potential antiviral agents. European Journal of Pharmaceutical Sciences (1996) S110.</w:t>
      </w:r>
    </w:p>
    <w:p w14:paraId="39E3A21B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12] A. Stachelska-Wierzchowska, J. Wierzchowski, M. Górka, A. Bzowska, and B. Wielgus-Kutrowska, Tri-Cyclic Nucleobase Analogs and Their Ribosides as Substrates of Purine-</w:t>
      </w:r>
      <w:r w:rsidRPr="00710168">
        <w:rPr>
          <w:rFonts w:asciiTheme="majorBidi" w:hAnsiTheme="majorBidi" w:cstheme="majorBidi"/>
          <w:sz w:val="24"/>
          <w:szCs w:val="24"/>
        </w:rPr>
        <w:lastRenderedPageBreak/>
        <w:t>Nucleoside Phosphorylases. II Guanine and Isoguanine Derivatives. Molecules 24 (2019) 1493.</w:t>
      </w:r>
    </w:p>
    <w:p w14:paraId="16D9019E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13] J.R. Davison, K.M. Lohith, X. Wang, K. Bobyk, S.R. Mandadapu, S.-L. Lee, R. Cencic, J. Nelson, S. Simpkins, and K.M. Frank, A new natural product analog of blasticidin S reveals cellular uptake facilitated by the NorA multidrug transporter. Antimicrobial agents and chemotherapy 61 (2017).</w:t>
      </w:r>
    </w:p>
    <w:p w14:paraId="41F2357D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14] E. De Clercq, D.E. Bergstrom, A.H. John, and A. Montgomery, Broad-spectrum antiviral activity of adenosine analogues. Antiviral research 4 (1984) 119-133.</w:t>
      </w:r>
    </w:p>
    <w:p w14:paraId="45C608A3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15] G. Li, Y. Xiang, K. Sabapathy, and R.H. Silverman, An apoptotic signaling pathway in the interferon antiviral response mediated by RNase L and c-Jun NH2-terminal kinase. Journal of Biological Chemistry 279 (2004) 1123-1131.</w:t>
      </w:r>
    </w:p>
    <w:p w14:paraId="06AA9166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16] G. Lidgren, L. Bohlin, and C. Christophersen, Studies of Swedish marine organisms, part X. biologically active compounds from the marine sponge Geodia Baretti. Journal of Natural Products 51 (1988) 1277-1280.</w:t>
      </w:r>
    </w:p>
    <w:p w14:paraId="73509C37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17] D.S. Bhakuni, and D.S. Rawat, Bioactive marine natural products, Springer Science &amp; Business Media, 2006.</w:t>
      </w:r>
    </w:p>
    <w:p w14:paraId="421462DE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18] N. Jena, Identification of Potent Drugs and Antiviral Agents for the Treatment of the SARS-CoV-2 Infection.  (2020).</w:t>
      </w:r>
    </w:p>
    <w:p w14:paraId="6EBE9798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19] M.F. Biabani, S.P. Gunasekera, R.E. Longley, A.E. Wright, and S.A. Pomponi, Tubercidin, a cytotoxic agent from the marine sponge Caulospongia biflabellata. Pharmaceutical biology 40 (2002) 302-303.</w:t>
      </w:r>
    </w:p>
    <w:p w14:paraId="142B5002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20] S.R. Turk, P.D. Cook, C.M. Reinke, and J.C. Drach, Inhibition of herpes simplex virus DNA replication by ara-tubercidin. Antiviral research 8 (1987) 97-102.</w:t>
      </w:r>
    </w:p>
    <w:p w14:paraId="764FBFC8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21] D.E. Bergstrom, A.J. Brattesani, M.K. Ogawa, P.A. Reddy, M.J. Schweickert, J. Balzarini, and E. De Clercq, Antiviral activity of C-5 substituted tubercidin analogs. Journal of medicinal chemistry 27 (1984) 285-292.</w:t>
      </w:r>
    </w:p>
    <w:p w14:paraId="58AB81E4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22] A. Wilder-Smith, K. Vannice, A. Durbin, J. Hombach, S.J. Thomas, I. Thevarjan, and C.P. Simmons, Zika vaccines and therapeutics: landscape analysis and challenges ahead. BMC medicine 16 (2018) 84.</w:t>
      </w:r>
    </w:p>
    <w:p w14:paraId="3198D4AA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lastRenderedPageBreak/>
        <w:t>[23] M.R. Nassiri, S.R. Turk, G.M. Birch, L.A. Coleman, J.L. Hudson, J.S. Pudlo, L.B. Townsend, and J.C. Drach, Activity of acyclic halogenated tubercidin analogs against human cytomegalovirus and in uninfected cells. Antiviral research 16 (1991) 135-150.</w:t>
      </w:r>
    </w:p>
    <w:p w14:paraId="084AE750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24] P. Perlíková, and M. Hocek, Pyrrolo [2, 3‐d] pyrimidine (7‐deazapurine) as a privileged scaffold in design of antitumor and antiviral nucleosides. Medicinal Research Reviews 37 (2017) 1429-1460.</w:t>
      </w:r>
    </w:p>
    <w:p w14:paraId="46E918BC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25] R.-M. Huang, Y.-N. Chen, Z. Zeng, C.-H. Gao, X. Su, and Y. Peng, Marine nucleosides: Structure, bioactivity, synthesis and biosynthesis. Marine drugs 12 (2014) 5817-5838.</w:t>
      </w:r>
    </w:p>
    <w:p w14:paraId="3CE0C7A5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26] D. Komiotis, S. Manta, E. Tsoukala, and N. Tzioumaki, Antiviral unsaturated nucleosides. Anti-Infective Agents in Medicinal Chemistry (Formerly Current Medicinal Chemistry-Anti-Infective Agents) 7 (2008) 219-244.</w:t>
      </w:r>
    </w:p>
    <w:p w14:paraId="03358657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27] D. Firsova, K. Calabro, P. Lasserre, F. Reyes, and O.P. Thomas, Isoguanosine derivatives from the Northeastern Atlantic sponge Clathria (Microciona) strepsitoxa. Tetrahedron Letters 58 (2017) 4652-4654.</w:t>
      </w:r>
    </w:p>
    <w:p w14:paraId="7385AB83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28] A. El-Demerdash, M.A. Tammam, A.G. Atanasov, J.N. Hooper, A. Al-Mourabit, and A. Kijjoa, Chemistry and biological activities of the marine sponges of the genera Mycale (Arenochalina), Biemna and Clathria. Marine drugs 16 (2018) 214.</w:t>
      </w:r>
    </w:p>
    <w:p w14:paraId="2F6C5125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29] Y. Kato, N. Fusetani, S. Matsunaga, and K. Hashimoto, Bioactive marine metabolites IX. Mycalisines A and B, novel nucleosides which inhibit cell division of fertilized starfish eggs, from the marine sponge mycale sp. Tetrahedron letters 26 (1985) 3483-3486.</w:t>
      </w:r>
    </w:p>
    <w:p w14:paraId="107DDFCD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30] R.J. Capon, and N.S. Trotter, N 3, 5 ‘-Cycloxanthosine, the First Natural Occurrence of a Cyclonucleoside. Journal of natural products 68 (2005) 1689-1691.</w:t>
      </w:r>
    </w:p>
    <w:p w14:paraId="2BC663AB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31] A. Mieczkowski, V. Roy, and L.A. Agrofoglio, Preparation of cyclonucleosides. Chemical reviews 110 (2010) 1828-1856.</w:t>
      </w:r>
    </w:p>
    <w:p w14:paraId="414E669B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32] A.R. Diaz-Marrero, P. Austin, R. Van Soest, T. Matainaho, C.D. Roskelley, M. Roberge, and R.J. Andersen, Avinosol, a meroterpenoid-nucleoside conjugate with antiinvasion activity isolated from the marine sponge Dysidea sp. Organic letters 8 (2006) 3749-3752.</w:t>
      </w:r>
    </w:p>
    <w:p w14:paraId="518A0A27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33] Q. Wang, Y. Li, L. Zheng, X. Huang, Y. Wang, C.-H. Chen, Y.-Y. Cheng, S.L. Morris-Natschke, and K.-H. Lee, Novel Betulinic Acid–Nucleoside Hybrids with Potent Anti-HIV Activity. ACS Medicinal Chemistry Letters (2020).</w:t>
      </w:r>
    </w:p>
    <w:p w14:paraId="7BC6754B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lastRenderedPageBreak/>
        <w:t>[34] L.K. Shubina, T.N. Makarieva, D.V. Yashunsky, N.E. Nifantiev, V.A. Denisenko, P.S. Dmitrenok, S.A. Dyshlovoy, S.N. Fedorov, V.B. Krasokhin, and S.H. Jeong, Pyridine nucleosides neopetrosides A and B from a marine Neopetrosia sp. sponge. Synthesis of neopetroside A and its β-riboside analogue. Journal of natural products 78 (2015) 1383-1389.</w:t>
      </w:r>
    </w:p>
    <w:p w14:paraId="0BFEBE94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35] V. Stonik, Studies on natural compounds as a road to new drugs. Herald of the Russian Academy of Sciences 86 (2016) 217-225.</w:t>
      </w:r>
    </w:p>
    <w:p w14:paraId="3F72A991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36] A. Moëll, O. Skog, E. Åhlin, O. Korsgren, and G. Frisk, Antiviral effect of nicotinamide on enterovirus‐infected human islets in vitro: Effect on virus replication and chemokine secretion. Journal of medical virology 81 (2009) 1082-1087.</w:t>
      </w:r>
    </w:p>
    <w:p w14:paraId="24EB778A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37] M.A. Abu-Zaied, S.F. Hammad, F.T. Halaweish, and G.H. Elgemeie, Sofosbuvir Thio-analogues: Synthesis and Antiviral Evaluation of the First Novel Pyridine-and Pyrimidine-Based Thioglycoside Phosphoramidates. ACS Omega (2020).</w:t>
      </w:r>
    </w:p>
    <w:p w14:paraId="3098B08D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38] B.G. Kim, T.G. Chun, H.-Y. Lee, and M.L. Snapper, A new structural class of S-adenosylhomocysteine hydrolase inhibitors. Bioorganic &amp; medicinal chemistry 17 (2009) 6707-6714.</w:t>
      </w:r>
    </w:p>
    <w:p w14:paraId="3203076D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39] T. Yosief, A. Rudi, Z. Stein, I. Goldberg, G.M. Gravalos, M. Schleyer, and Y. Kashman, Asmarines AC; Three novel cytotoxic metabolites from the marine sponge Raspailia sp. Tetrahedron letters 39 (1998) 3323-3326.</w:t>
      </w:r>
    </w:p>
    <w:p w14:paraId="59F26646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40] M. Surti, M. Patel, M. Adnan, A. Moin, S.A. Ashraf, A.J. Siddiqui, M. Snoussi, S. Deshpande, and M.N. Reddy, Ilimaquinone (marine sponge metabolite) as a novel inhibitor of SARS-CoV-2 key target proteins in comparison with suggested COVID-19 drugs: designing, docking and molecular dynamics simulation study. RSC Advances 10 (2020) 37707-37720.</w:t>
      </w:r>
    </w:p>
    <w:p w14:paraId="59684220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41] T. Božić, I. Novaković, M.J. Gašić, Z. Juranić, T. Stanojković, S. Tufegdžić, Z. Kljajić, and D. Sladić, Synthesis and biological activity of derivatives of the marine quinone avarone. European journal of medicinal chemistry 45 (2010) 923-929.</w:t>
      </w:r>
    </w:p>
    <w:p w14:paraId="799B3E64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42] R. Huang, X. Zhou, Y. Peng, X. Yang, T. Xu, and Y. Liu, Nucleosides from the marine sponge Callyspongia SP. Chemistry of Natural Compounds 46 (2011) 1010-1011.</w:t>
      </w:r>
    </w:p>
    <w:p w14:paraId="659CFF6E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43] B. Wang, J. Dong, X. Zhou, K.J. Lee, R. Huang, S. Zhang, and Y. Liu, Nucleosides from the marine sponge Haliclona sp. Zeitschrift für Naturforschung C 64 (2009) 143-148.</w:t>
      </w:r>
    </w:p>
    <w:p w14:paraId="75759BD7" w14:textId="77777777" w:rsidR="00710168" w:rsidRPr="00710168" w:rsidRDefault="00710168" w:rsidP="00710168">
      <w:pPr>
        <w:pStyle w:val="EndNoteBibliography"/>
        <w:spacing w:after="0"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lastRenderedPageBreak/>
        <w:t>[44] D.R. Abou-Hussein, J.M. Badr, and D.T. Youssef, Dragmacidoside: A new nucleoside from the Red Sea sponge Dragmacidon coccinea. Natural Product Research 28 (2014) 1134-1141.</w:t>
      </w:r>
    </w:p>
    <w:p w14:paraId="573578DA" w14:textId="77777777" w:rsidR="00710168" w:rsidRPr="00710168" w:rsidRDefault="00710168" w:rsidP="00710168">
      <w:pPr>
        <w:pStyle w:val="EndNoteBibliography"/>
        <w:spacing w:line="360" w:lineRule="auto"/>
        <w:ind w:left="720" w:hanging="720"/>
        <w:rPr>
          <w:rFonts w:asciiTheme="majorBidi" w:hAnsiTheme="majorBidi" w:cstheme="majorBidi"/>
          <w:sz w:val="24"/>
          <w:szCs w:val="24"/>
        </w:rPr>
      </w:pPr>
      <w:r w:rsidRPr="00710168">
        <w:rPr>
          <w:rFonts w:asciiTheme="majorBidi" w:hAnsiTheme="majorBidi" w:cstheme="majorBidi"/>
          <w:sz w:val="24"/>
          <w:szCs w:val="24"/>
        </w:rPr>
        <w:t>[45] R. Walker, P. Barr, E.D. Clereq, J. Descamps, A. Jones, and P. Serafinowski, The synthesis and properties of some antiviral nucleosides. Nucleic Acids Research 5 (1978) s103-s108.</w:t>
      </w:r>
    </w:p>
    <w:p w14:paraId="1A0F4E8D" w14:textId="61961F23" w:rsidR="00716918" w:rsidRDefault="00E24488" w:rsidP="00710168">
      <w:pPr>
        <w:spacing w:line="360" w:lineRule="auto"/>
      </w:pPr>
      <w:r w:rsidRPr="00710168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716918"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4276C44" w14:textId="77777777" w:rsidR="00716918" w:rsidRDefault="00716918" w:rsidP="00716918">
      <w:pPr>
        <w:spacing w:after="0" w:line="240" w:lineRule="auto"/>
      </w:pPr>
      <w:r>
        <w:separator/>
      </w:r>
    </w:p>
  </w:endnote>
  <w:endnote w:type="continuationSeparator" w:id="0">
    <w:p w14:paraId="7259C726" w14:textId="77777777" w:rsidR="00716918" w:rsidRDefault="00716918" w:rsidP="0071691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93810176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14C2713" w14:textId="246FF54D" w:rsidR="00716918" w:rsidRDefault="0071691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C26997B" w14:textId="77777777" w:rsidR="00716918" w:rsidRDefault="0071691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5251B27" w14:textId="77777777" w:rsidR="00716918" w:rsidRDefault="00716918" w:rsidP="00716918">
      <w:pPr>
        <w:spacing w:after="0" w:line="240" w:lineRule="auto"/>
      </w:pPr>
      <w:r>
        <w:separator/>
      </w:r>
    </w:p>
  </w:footnote>
  <w:footnote w:type="continuationSeparator" w:id="0">
    <w:p w14:paraId="273BC95C" w14:textId="77777777" w:rsidR="00716918" w:rsidRDefault="00716918" w:rsidP="0071691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66B165F2"/>
    <w:multiLevelType w:val="hybridMultilevel"/>
    <w:tmpl w:val="A29CE760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Frontiers in Neuroendo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C550B"/>
    <w:rsid w:val="00710168"/>
    <w:rsid w:val="00716918"/>
    <w:rsid w:val="00A20584"/>
    <w:rsid w:val="00AC550B"/>
    <w:rsid w:val="00BF5199"/>
    <w:rsid w:val="00E24488"/>
    <w:rsid w:val="00EA49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490131"/>
  <w15:chartTrackingRefBased/>
  <w15:docId w15:val="{02630599-2E05-4A9C-A524-27B1EF7C17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C550B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C550B"/>
    <w:pPr>
      <w:spacing w:after="0" w:line="240" w:lineRule="auto"/>
      <w:ind w:left="720"/>
      <w:contextualSpacing/>
    </w:pPr>
    <w:rPr>
      <w:rFonts w:ascii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716918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71691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16918"/>
  </w:style>
  <w:style w:type="paragraph" w:styleId="Footer">
    <w:name w:val="footer"/>
    <w:basedOn w:val="Normal"/>
    <w:link w:val="FooterChar"/>
    <w:uiPriority w:val="99"/>
    <w:unhideWhenUsed/>
    <w:rsid w:val="0071691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16918"/>
  </w:style>
  <w:style w:type="paragraph" w:customStyle="1" w:styleId="EndNoteBibliographyTitle">
    <w:name w:val="EndNote Bibliography Title"/>
    <w:basedOn w:val="Normal"/>
    <w:link w:val="EndNoteBibliographyTitleChar"/>
    <w:rsid w:val="00E2448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2448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2448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24488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EEC2F6DBF5C2740932689FD26F4D6C3" ma:contentTypeVersion="13" ma:contentTypeDescription="Create a new document." ma:contentTypeScope="" ma:versionID="74420cc0198284dbc8b4fc97551f941c">
  <xsd:schema xmlns:xsd="http://www.w3.org/2001/XMLSchema" xmlns:xs="http://www.w3.org/2001/XMLSchema" xmlns:p="http://schemas.microsoft.com/office/2006/metadata/properties" xmlns:ns3="cc391a19-1c29-44f8-b5fa-8dfbd1a2a733" xmlns:ns4="85224c9b-3834-44c4-90a4-a8cb3a5c7c25" targetNamespace="http://schemas.microsoft.com/office/2006/metadata/properties" ma:root="true" ma:fieldsID="9083e35fb8d4f2c6a7ebe3e7cbba92a4" ns3:_="" ns4:_="">
    <xsd:import namespace="cc391a19-1c29-44f8-b5fa-8dfbd1a2a733"/>
    <xsd:import namespace="85224c9b-3834-44c4-90a4-a8cb3a5c7c2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c391a19-1c29-44f8-b5fa-8dfbd1a2a73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5224c9b-3834-44c4-90a4-a8cb3a5c7c25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52D0BBBE-5C7E-4EC2-9E2B-3114288AF2F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c391a19-1c29-44f8-b5fa-8dfbd1a2a733"/>
    <ds:schemaRef ds:uri="85224c9b-3834-44c4-90a4-a8cb3a5c7c2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119381B-658B-4E8B-B975-1CEC4BA5A65B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F061B7D-602A-487A-B69A-95F40A8215FC}">
  <ds:schemaRefs>
    <ds:schemaRef ds:uri="http://schemas.microsoft.com/office/infopath/2007/PartnerControls"/>
    <ds:schemaRef ds:uri="http://schemas.microsoft.com/office/2006/metadata/properties"/>
    <ds:schemaRef ds:uri="http://schemas.microsoft.com/office/2006/documentManagement/types"/>
    <ds:schemaRef ds:uri="85224c9b-3834-44c4-90a4-a8cb3a5c7c25"/>
    <ds:schemaRef ds:uri="http://purl.org/dc/terms/"/>
    <ds:schemaRef ds:uri="http://purl.org/dc/dcmitype/"/>
    <ds:schemaRef ds:uri="http://www.w3.org/XML/1998/namespace"/>
    <ds:schemaRef ds:uri="http://schemas.openxmlformats.org/package/2006/metadata/core-properties"/>
    <ds:schemaRef ds:uri="cc391a19-1c29-44f8-b5fa-8dfbd1a2a733"/>
    <ds:schemaRef ds:uri="http://purl.org/dc/elements/1.1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7</Pages>
  <Words>9316</Words>
  <Characters>53105</Characters>
  <Application>Microsoft Office Word</Application>
  <DocSecurity>0</DocSecurity>
  <Lines>442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OS</Company>
  <LinksUpToDate>false</LinksUpToDate>
  <CharactersWithSpaces>622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eh Soliman</dc:creator>
  <cp:keywords/>
  <dc:description/>
  <cp:lastModifiedBy>sameh soliman</cp:lastModifiedBy>
  <cp:revision>6</cp:revision>
  <dcterms:created xsi:type="dcterms:W3CDTF">2021-02-10T10:35:00Z</dcterms:created>
  <dcterms:modified xsi:type="dcterms:W3CDTF">2021-02-10T17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EEC2F6DBF5C2740932689FD26F4D6C3</vt:lpwstr>
  </property>
</Properties>
</file>